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0B47" w:rsidRDefault="00890B47" w:rsidP="001B2A37">
      <w:pPr>
        <w:pStyle w:val="DeckblattTypArbeit"/>
      </w:pPr>
    </w:p>
    <w:p w:rsidR="00E11FFD" w:rsidRDefault="005109DF" w:rsidP="00E11FFD">
      <w:pPr>
        <w:pStyle w:val="DeckblattTypArbeit"/>
      </w:pPr>
      <w:r>
        <w:t>Projektarbeit</w:t>
      </w:r>
    </w:p>
    <w:p w:rsidR="00E11FFD" w:rsidRPr="00C6747A" w:rsidRDefault="00E11FFD" w:rsidP="00C6747A">
      <w:pPr>
        <w:pStyle w:val="DeckblattSemesterangaben"/>
      </w:pPr>
      <w:r w:rsidRPr="00C6747A">
        <w:t>zum Thema</w:t>
      </w:r>
    </w:p>
    <w:p w:rsidR="00C6747A" w:rsidRDefault="00C6747A" w:rsidP="009A30F7">
      <w:pPr>
        <w:pStyle w:val="DeckblattTypArbeit"/>
      </w:pPr>
    </w:p>
    <w:p w:rsidR="00C6747A" w:rsidRDefault="00C6747A" w:rsidP="009A30F7">
      <w:pPr>
        <w:pStyle w:val="DeckblattTypArbeit"/>
      </w:pPr>
    </w:p>
    <w:p w:rsidR="00C6747A" w:rsidRPr="008A0427" w:rsidRDefault="00E23A21" w:rsidP="00C6747A">
      <w:pPr>
        <w:pStyle w:val="DeckblattTitelderArbeit"/>
        <w:rPr>
          <w:sz w:val="48"/>
        </w:rPr>
      </w:pPr>
      <w:r w:rsidRPr="008A0427">
        <w:rPr>
          <w:sz w:val="48"/>
        </w:rPr>
        <w:t>PersonalFit</w:t>
      </w:r>
    </w:p>
    <w:p w:rsidR="00C6747A" w:rsidRPr="008A0427" w:rsidRDefault="00C6747A" w:rsidP="009A30F7">
      <w:pPr>
        <w:pStyle w:val="DeckblattTypArbeit"/>
      </w:pPr>
    </w:p>
    <w:p w:rsidR="00003AD8" w:rsidRPr="008A0427" w:rsidRDefault="00003AD8" w:rsidP="009A30F7">
      <w:pPr>
        <w:pStyle w:val="DeckblattTypArbeit"/>
      </w:pPr>
    </w:p>
    <w:p w:rsidR="00003AD8" w:rsidRPr="008A0427" w:rsidRDefault="00003AD8" w:rsidP="009A30F7">
      <w:pPr>
        <w:pStyle w:val="DeckblattTypArbeit"/>
      </w:pPr>
    </w:p>
    <w:p w:rsidR="00F144F5" w:rsidRPr="008A0427" w:rsidRDefault="00F144F5" w:rsidP="009A30F7">
      <w:pPr>
        <w:pStyle w:val="DeckblattSemesterangaben"/>
      </w:pPr>
      <w:bookmarkStart w:id="0" w:name="_Ref420210244"/>
      <w:bookmarkEnd w:id="0"/>
    </w:p>
    <w:p w:rsidR="00F144F5" w:rsidRPr="008A0427" w:rsidRDefault="00F144F5" w:rsidP="009A30F7"/>
    <w:p w:rsidR="008601DB" w:rsidRPr="008A0427" w:rsidRDefault="008601DB" w:rsidP="001B14D2"/>
    <w:p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rsidR="008667B6" w:rsidRPr="00496219" w:rsidRDefault="00DE5D76" w:rsidP="008667B6">
      <w:pPr>
        <w:pStyle w:val="berschrift1nichtimVerzeichnis"/>
      </w:pPr>
      <w:r>
        <w:lastRenderedPageBreak/>
        <w:t>Kurzfassung</w:t>
      </w:r>
    </w:p>
    <w:p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rsidR="008667B6" w:rsidRPr="00496219" w:rsidRDefault="008667B6" w:rsidP="008667B6">
      <w:pPr>
        <w:pStyle w:val="berschrift1nichtimVerzeichnis"/>
      </w:pPr>
      <w:r>
        <w:lastRenderedPageBreak/>
        <w:t>Abstract</w:t>
      </w:r>
    </w:p>
    <w:p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rsidR="008667B6" w:rsidRDefault="008667B6" w:rsidP="008667B6">
      <w:pPr>
        <w:spacing w:before="0" w:after="0" w:line="240" w:lineRule="auto"/>
        <w:jc w:val="left"/>
      </w:pPr>
    </w:p>
    <w:p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rsidR="0099415D" w:rsidRDefault="00B837EF" w:rsidP="00E160FA">
      <w:pPr>
        <w:pStyle w:val="berschrift1nichtimVerzeichnis"/>
      </w:pPr>
      <w:r w:rsidRPr="00E160FA">
        <w:lastRenderedPageBreak/>
        <w:t>Inhaltsverzeichnis</w:t>
      </w:r>
    </w:p>
    <w:p w:rsidR="000B785F" w:rsidRDefault="00B70736">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0941493" w:history="1">
        <w:r w:rsidR="000B785F" w:rsidRPr="006F6EC8">
          <w:rPr>
            <w:rStyle w:val="Hyperlink"/>
          </w:rPr>
          <w:t>Abbildungsverzeichnis</w:t>
        </w:r>
        <w:r w:rsidR="000B785F">
          <w:rPr>
            <w:webHidden/>
          </w:rPr>
          <w:tab/>
        </w:r>
        <w:r>
          <w:rPr>
            <w:webHidden/>
          </w:rPr>
          <w:fldChar w:fldCharType="begin"/>
        </w:r>
        <w:r w:rsidR="000B785F">
          <w:rPr>
            <w:webHidden/>
          </w:rPr>
          <w:instrText xml:space="preserve"> PAGEREF _Toc490941493 \h </w:instrText>
        </w:r>
        <w:r>
          <w:rPr>
            <w:webHidden/>
          </w:rPr>
        </w:r>
        <w:r>
          <w:rPr>
            <w:webHidden/>
          </w:rPr>
          <w:fldChar w:fldCharType="separate"/>
        </w:r>
        <w:r w:rsidR="000B785F">
          <w:rPr>
            <w:webHidden/>
          </w:rPr>
          <w:t>V</w:t>
        </w:r>
        <w:r>
          <w:rPr>
            <w:webHidden/>
          </w:rPr>
          <w:fldChar w:fldCharType="end"/>
        </w:r>
      </w:hyperlink>
    </w:p>
    <w:p w:rsidR="000B785F" w:rsidRDefault="00B70736">
      <w:pPr>
        <w:pStyle w:val="Verzeichnis1"/>
        <w:rPr>
          <w:rFonts w:asciiTheme="minorHAnsi" w:eastAsiaTheme="minorEastAsia" w:hAnsiTheme="minorHAnsi" w:cstheme="minorBidi"/>
          <w:b w:val="0"/>
          <w:sz w:val="24"/>
          <w:szCs w:val="24"/>
        </w:rPr>
      </w:pPr>
      <w:hyperlink w:anchor="_Toc490941494" w:history="1">
        <w:r w:rsidR="000B785F" w:rsidRPr="006F6EC8">
          <w:rPr>
            <w:rStyle w:val="Hyperlink"/>
          </w:rPr>
          <w:t>Tabellenverzeichnis</w:t>
        </w:r>
        <w:r w:rsidR="000B785F">
          <w:rPr>
            <w:webHidden/>
          </w:rPr>
          <w:tab/>
        </w:r>
        <w:r>
          <w:rPr>
            <w:webHidden/>
          </w:rPr>
          <w:fldChar w:fldCharType="begin"/>
        </w:r>
        <w:r w:rsidR="000B785F">
          <w:rPr>
            <w:webHidden/>
          </w:rPr>
          <w:instrText xml:space="preserve"> PAGEREF _Toc490941494 \h </w:instrText>
        </w:r>
        <w:r>
          <w:rPr>
            <w:webHidden/>
          </w:rPr>
        </w:r>
        <w:r>
          <w:rPr>
            <w:webHidden/>
          </w:rPr>
          <w:fldChar w:fldCharType="separate"/>
        </w:r>
        <w:r w:rsidR="000B785F">
          <w:rPr>
            <w:webHidden/>
          </w:rPr>
          <w:t>VI</w:t>
        </w:r>
        <w:r>
          <w:rPr>
            <w:webHidden/>
          </w:rPr>
          <w:fldChar w:fldCharType="end"/>
        </w:r>
      </w:hyperlink>
    </w:p>
    <w:p w:rsidR="000B785F" w:rsidRDefault="00B70736">
      <w:pPr>
        <w:pStyle w:val="Verzeichnis1"/>
        <w:rPr>
          <w:rFonts w:asciiTheme="minorHAnsi" w:eastAsiaTheme="minorEastAsia" w:hAnsiTheme="minorHAnsi" w:cstheme="minorBidi"/>
          <w:b w:val="0"/>
          <w:sz w:val="24"/>
          <w:szCs w:val="24"/>
        </w:rPr>
      </w:pPr>
      <w:hyperlink w:anchor="_Toc490941495" w:history="1">
        <w:r w:rsidR="000B785F" w:rsidRPr="006F6EC8">
          <w:rPr>
            <w:rStyle w:val="Hyperlink"/>
          </w:rPr>
          <w:t>1</w:t>
        </w:r>
        <w:r w:rsidR="000B785F">
          <w:rPr>
            <w:rFonts w:asciiTheme="minorHAnsi" w:eastAsiaTheme="minorEastAsia" w:hAnsiTheme="minorHAnsi" w:cstheme="minorBidi"/>
            <w:b w:val="0"/>
            <w:sz w:val="24"/>
            <w:szCs w:val="24"/>
          </w:rPr>
          <w:tab/>
        </w:r>
        <w:r w:rsidR="000B785F" w:rsidRPr="006F6EC8">
          <w:rPr>
            <w:rStyle w:val="Hyperlink"/>
          </w:rPr>
          <w:t>Einleitung</w:t>
        </w:r>
        <w:r w:rsidR="000B785F">
          <w:rPr>
            <w:webHidden/>
          </w:rPr>
          <w:tab/>
        </w:r>
        <w:r>
          <w:rPr>
            <w:webHidden/>
          </w:rPr>
          <w:fldChar w:fldCharType="begin"/>
        </w:r>
        <w:r w:rsidR="000B785F">
          <w:rPr>
            <w:webHidden/>
          </w:rPr>
          <w:instrText xml:space="preserve"> PAGEREF _Toc490941495 \h </w:instrText>
        </w:r>
        <w:r>
          <w:rPr>
            <w:webHidden/>
          </w:rPr>
        </w:r>
        <w:r>
          <w:rPr>
            <w:webHidden/>
          </w:rPr>
          <w:fldChar w:fldCharType="separate"/>
        </w:r>
        <w:r w:rsidR="000B785F">
          <w:rPr>
            <w:webHidden/>
          </w:rPr>
          <w:t>1</w:t>
        </w:r>
        <w:r>
          <w:rPr>
            <w:webHidden/>
          </w:rPr>
          <w:fldChar w:fldCharType="end"/>
        </w:r>
      </w:hyperlink>
    </w:p>
    <w:p w:rsidR="000B785F" w:rsidRDefault="00B70736">
      <w:pPr>
        <w:pStyle w:val="Verzeichnis2"/>
        <w:rPr>
          <w:rFonts w:asciiTheme="minorHAnsi" w:eastAsiaTheme="minorEastAsia" w:hAnsiTheme="minorHAnsi" w:cstheme="minorBidi"/>
          <w:sz w:val="24"/>
          <w:szCs w:val="24"/>
        </w:rPr>
      </w:pPr>
      <w:hyperlink w:anchor="_Toc490941496" w:history="1">
        <w:r w:rsidR="000B785F" w:rsidRPr="006F6EC8">
          <w:rPr>
            <w:rStyle w:val="Hyperlink"/>
          </w:rPr>
          <w:t>1.1</w:t>
        </w:r>
        <w:r w:rsidR="000B785F">
          <w:rPr>
            <w:rFonts w:asciiTheme="minorHAnsi" w:eastAsiaTheme="minorEastAsia" w:hAnsiTheme="minorHAnsi" w:cstheme="minorBidi"/>
            <w:sz w:val="24"/>
            <w:szCs w:val="24"/>
          </w:rPr>
          <w:tab/>
        </w:r>
        <w:r w:rsidR="000B785F" w:rsidRPr="006F6EC8">
          <w:rPr>
            <w:rStyle w:val="Hyperlink"/>
          </w:rPr>
          <w:t>Projektbeschreibung</w:t>
        </w:r>
        <w:r w:rsidR="000B785F">
          <w:rPr>
            <w:webHidden/>
          </w:rPr>
          <w:tab/>
        </w:r>
        <w:r>
          <w:rPr>
            <w:webHidden/>
          </w:rPr>
          <w:fldChar w:fldCharType="begin"/>
        </w:r>
        <w:r w:rsidR="000B785F">
          <w:rPr>
            <w:webHidden/>
          </w:rPr>
          <w:instrText xml:space="preserve"> PAGEREF _Toc490941496 \h </w:instrText>
        </w:r>
        <w:r>
          <w:rPr>
            <w:webHidden/>
          </w:rPr>
        </w:r>
        <w:r>
          <w:rPr>
            <w:webHidden/>
          </w:rPr>
          <w:fldChar w:fldCharType="separate"/>
        </w:r>
        <w:r w:rsidR="000B785F">
          <w:rPr>
            <w:webHidden/>
          </w:rPr>
          <w:t>1</w:t>
        </w:r>
        <w:r>
          <w:rPr>
            <w:webHidden/>
          </w:rPr>
          <w:fldChar w:fldCharType="end"/>
        </w:r>
      </w:hyperlink>
    </w:p>
    <w:p w:rsidR="000B785F" w:rsidRDefault="00B70736">
      <w:pPr>
        <w:pStyle w:val="Verzeichnis2"/>
        <w:rPr>
          <w:rFonts w:asciiTheme="minorHAnsi" w:eastAsiaTheme="minorEastAsia" w:hAnsiTheme="minorHAnsi" w:cstheme="minorBidi"/>
          <w:sz w:val="24"/>
          <w:szCs w:val="24"/>
        </w:rPr>
      </w:pPr>
      <w:hyperlink w:anchor="_Toc490941497" w:history="1">
        <w:r w:rsidR="000B785F" w:rsidRPr="006F6EC8">
          <w:rPr>
            <w:rStyle w:val="Hyperlink"/>
          </w:rPr>
          <w:t>1.2</w:t>
        </w:r>
        <w:r w:rsidR="000B785F">
          <w:rPr>
            <w:rFonts w:asciiTheme="minorHAnsi" w:eastAsiaTheme="minorEastAsia" w:hAnsiTheme="minorHAnsi" w:cstheme="minorBidi"/>
            <w:sz w:val="24"/>
            <w:szCs w:val="24"/>
          </w:rPr>
          <w:tab/>
        </w:r>
        <w:r w:rsidR="000B785F" w:rsidRPr="006F6EC8">
          <w:rPr>
            <w:rStyle w:val="Hyperlink"/>
          </w:rPr>
          <w:t>Projektplanung</w:t>
        </w:r>
        <w:r w:rsidR="000B785F">
          <w:rPr>
            <w:webHidden/>
          </w:rPr>
          <w:tab/>
        </w:r>
        <w:r>
          <w:rPr>
            <w:webHidden/>
          </w:rPr>
          <w:fldChar w:fldCharType="begin"/>
        </w:r>
        <w:r w:rsidR="000B785F">
          <w:rPr>
            <w:webHidden/>
          </w:rPr>
          <w:instrText xml:space="preserve"> PAGEREF _Toc490941497 \h </w:instrText>
        </w:r>
        <w:r>
          <w:rPr>
            <w:webHidden/>
          </w:rPr>
        </w:r>
        <w:r>
          <w:rPr>
            <w:webHidden/>
          </w:rPr>
          <w:fldChar w:fldCharType="separate"/>
        </w:r>
        <w:r w:rsidR="000B785F">
          <w:rPr>
            <w:webHidden/>
          </w:rPr>
          <w:t>1</w:t>
        </w:r>
        <w:r>
          <w:rPr>
            <w:webHidden/>
          </w:rPr>
          <w:fldChar w:fldCharType="end"/>
        </w:r>
      </w:hyperlink>
    </w:p>
    <w:p w:rsidR="000B785F" w:rsidRDefault="00B70736">
      <w:pPr>
        <w:pStyle w:val="Verzeichnis3"/>
        <w:rPr>
          <w:rFonts w:asciiTheme="minorHAnsi" w:eastAsiaTheme="minorEastAsia" w:hAnsiTheme="minorHAnsi" w:cstheme="minorBidi"/>
          <w:sz w:val="24"/>
          <w:szCs w:val="24"/>
        </w:rPr>
      </w:pPr>
      <w:hyperlink w:anchor="_Toc490941498" w:history="1">
        <w:r w:rsidR="000B785F" w:rsidRPr="006F6EC8">
          <w:rPr>
            <w:rStyle w:val="Hyperlink"/>
          </w:rPr>
          <w:t>1.2.1</w:t>
        </w:r>
        <w:r w:rsidR="000B785F">
          <w:rPr>
            <w:rFonts w:asciiTheme="minorHAnsi" w:eastAsiaTheme="minorEastAsia" w:hAnsiTheme="minorHAnsi" w:cstheme="minorBidi"/>
            <w:sz w:val="24"/>
            <w:szCs w:val="24"/>
          </w:rPr>
          <w:tab/>
        </w:r>
        <w:r w:rsidR="000B785F" w:rsidRPr="006F6EC8">
          <w:rPr>
            <w:rStyle w:val="Hyperlink"/>
          </w:rPr>
          <w:t>Aufgabenverteilung</w:t>
        </w:r>
        <w:r w:rsidR="000B785F">
          <w:rPr>
            <w:webHidden/>
          </w:rPr>
          <w:tab/>
        </w:r>
        <w:r>
          <w:rPr>
            <w:webHidden/>
          </w:rPr>
          <w:fldChar w:fldCharType="begin"/>
        </w:r>
        <w:r w:rsidR="000B785F">
          <w:rPr>
            <w:webHidden/>
          </w:rPr>
          <w:instrText xml:space="preserve"> PAGEREF _Toc490941498 \h </w:instrText>
        </w:r>
        <w:r>
          <w:rPr>
            <w:webHidden/>
          </w:rPr>
        </w:r>
        <w:r>
          <w:rPr>
            <w:webHidden/>
          </w:rPr>
          <w:fldChar w:fldCharType="separate"/>
        </w:r>
        <w:r w:rsidR="000B785F">
          <w:rPr>
            <w:webHidden/>
          </w:rPr>
          <w:t>1</w:t>
        </w:r>
        <w:r>
          <w:rPr>
            <w:webHidden/>
          </w:rPr>
          <w:fldChar w:fldCharType="end"/>
        </w:r>
      </w:hyperlink>
    </w:p>
    <w:p w:rsidR="000B785F" w:rsidRDefault="00B70736">
      <w:pPr>
        <w:pStyle w:val="Verzeichnis3"/>
        <w:rPr>
          <w:rFonts w:asciiTheme="minorHAnsi" w:eastAsiaTheme="minorEastAsia" w:hAnsiTheme="minorHAnsi" w:cstheme="minorBidi"/>
          <w:sz w:val="24"/>
          <w:szCs w:val="24"/>
        </w:rPr>
      </w:pPr>
      <w:hyperlink w:anchor="_Toc490941499" w:history="1">
        <w:r w:rsidR="000B785F" w:rsidRPr="006F6EC8">
          <w:rPr>
            <w:rStyle w:val="Hyperlink"/>
          </w:rPr>
          <w:t>1.2.2</w:t>
        </w:r>
        <w:r w:rsidR="000B785F">
          <w:rPr>
            <w:rFonts w:asciiTheme="minorHAnsi" w:eastAsiaTheme="minorEastAsia" w:hAnsiTheme="minorHAnsi" w:cstheme="minorBidi"/>
            <w:sz w:val="24"/>
            <w:szCs w:val="24"/>
          </w:rPr>
          <w:tab/>
        </w:r>
        <w:r w:rsidR="000B785F" w:rsidRPr="006F6EC8">
          <w:rPr>
            <w:rStyle w:val="Hyperlink"/>
          </w:rPr>
          <w:t>Meilensteine</w:t>
        </w:r>
        <w:r w:rsidR="000B785F">
          <w:rPr>
            <w:webHidden/>
          </w:rPr>
          <w:tab/>
        </w:r>
        <w:r>
          <w:rPr>
            <w:webHidden/>
          </w:rPr>
          <w:fldChar w:fldCharType="begin"/>
        </w:r>
        <w:r w:rsidR="000B785F">
          <w:rPr>
            <w:webHidden/>
          </w:rPr>
          <w:instrText xml:space="preserve"> PAGEREF _Toc490941499 \h </w:instrText>
        </w:r>
        <w:r>
          <w:rPr>
            <w:webHidden/>
          </w:rPr>
        </w:r>
        <w:r>
          <w:rPr>
            <w:webHidden/>
          </w:rPr>
          <w:fldChar w:fldCharType="separate"/>
        </w:r>
        <w:r w:rsidR="000B785F">
          <w:rPr>
            <w:webHidden/>
          </w:rPr>
          <w:t>1</w:t>
        </w:r>
        <w:r>
          <w:rPr>
            <w:webHidden/>
          </w:rPr>
          <w:fldChar w:fldCharType="end"/>
        </w:r>
      </w:hyperlink>
    </w:p>
    <w:p w:rsidR="000B785F" w:rsidRDefault="00B70736">
      <w:pPr>
        <w:pStyle w:val="Verzeichnis3"/>
        <w:rPr>
          <w:rFonts w:asciiTheme="minorHAnsi" w:eastAsiaTheme="minorEastAsia" w:hAnsiTheme="minorHAnsi" w:cstheme="minorBidi"/>
          <w:sz w:val="24"/>
          <w:szCs w:val="24"/>
        </w:rPr>
      </w:pPr>
      <w:hyperlink w:anchor="_Toc490941500" w:history="1">
        <w:r w:rsidR="000B785F" w:rsidRPr="006F6EC8">
          <w:rPr>
            <w:rStyle w:val="Hyperlink"/>
          </w:rPr>
          <w:t>1.2.3</w:t>
        </w:r>
        <w:r w:rsidR="000B785F">
          <w:rPr>
            <w:rFonts w:asciiTheme="minorHAnsi" w:eastAsiaTheme="minorEastAsia" w:hAnsiTheme="minorHAnsi" w:cstheme="minorBidi"/>
            <w:sz w:val="24"/>
            <w:szCs w:val="24"/>
          </w:rPr>
          <w:tab/>
        </w:r>
        <w:r w:rsidR="000B785F" w:rsidRPr="006F6EC8">
          <w:rPr>
            <w:rStyle w:val="Hyperlink"/>
          </w:rPr>
          <w:t>Herausforderungen</w:t>
        </w:r>
        <w:r w:rsidR="000B785F">
          <w:rPr>
            <w:webHidden/>
          </w:rPr>
          <w:tab/>
        </w:r>
        <w:r>
          <w:rPr>
            <w:webHidden/>
          </w:rPr>
          <w:fldChar w:fldCharType="begin"/>
        </w:r>
        <w:r w:rsidR="000B785F">
          <w:rPr>
            <w:webHidden/>
          </w:rPr>
          <w:instrText xml:space="preserve"> PAGEREF _Toc490941500 \h </w:instrText>
        </w:r>
        <w:r>
          <w:rPr>
            <w:webHidden/>
          </w:rPr>
        </w:r>
        <w:r>
          <w:rPr>
            <w:webHidden/>
          </w:rPr>
          <w:fldChar w:fldCharType="separate"/>
        </w:r>
        <w:r w:rsidR="000B785F">
          <w:rPr>
            <w:webHidden/>
          </w:rPr>
          <w:t>1</w:t>
        </w:r>
        <w:r>
          <w:rPr>
            <w:webHidden/>
          </w:rPr>
          <w:fldChar w:fldCharType="end"/>
        </w:r>
      </w:hyperlink>
    </w:p>
    <w:p w:rsidR="000B785F" w:rsidRDefault="00B70736">
      <w:pPr>
        <w:pStyle w:val="Verzeichnis1"/>
        <w:rPr>
          <w:rFonts w:asciiTheme="minorHAnsi" w:eastAsiaTheme="minorEastAsia" w:hAnsiTheme="minorHAnsi" w:cstheme="minorBidi"/>
          <w:b w:val="0"/>
          <w:sz w:val="24"/>
          <w:szCs w:val="24"/>
        </w:rPr>
      </w:pPr>
      <w:hyperlink w:anchor="_Toc490941501" w:history="1">
        <w:r w:rsidR="000B785F" w:rsidRPr="006F6EC8">
          <w:rPr>
            <w:rStyle w:val="Hyperlink"/>
          </w:rPr>
          <w:t>2</w:t>
        </w:r>
        <w:r w:rsidR="000B785F">
          <w:rPr>
            <w:rFonts w:asciiTheme="minorHAnsi" w:eastAsiaTheme="minorEastAsia" w:hAnsiTheme="minorHAnsi" w:cstheme="minorBidi"/>
            <w:b w:val="0"/>
            <w:sz w:val="24"/>
            <w:szCs w:val="24"/>
          </w:rPr>
          <w:tab/>
        </w:r>
        <w:r w:rsidR="000B785F" w:rsidRPr="006F6EC8">
          <w:rPr>
            <w:rStyle w:val="Hyperlink"/>
          </w:rPr>
          <w:t>Analyse bestehender Fitness-Apps</w:t>
        </w:r>
        <w:r w:rsidR="000B785F">
          <w:rPr>
            <w:webHidden/>
          </w:rPr>
          <w:tab/>
        </w:r>
        <w:r>
          <w:rPr>
            <w:webHidden/>
          </w:rPr>
          <w:fldChar w:fldCharType="begin"/>
        </w:r>
        <w:r w:rsidR="000B785F">
          <w:rPr>
            <w:webHidden/>
          </w:rPr>
          <w:instrText xml:space="preserve"> PAGEREF _Toc490941501 \h </w:instrText>
        </w:r>
        <w:r>
          <w:rPr>
            <w:webHidden/>
          </w:rPr>
        </w:r>
        <w:r>
          <w:rPr>
            <w:webHidden/>
          </w:rPr>
          <w:fldChar w:fldCharType="separate"/>
        </w:r>
        <w:r w:rsidR="000B785F">
          <w:rPr>
            <w:webHidden/>
          </w:rPr>
          <w:t>2</w:t>
        </w:r>
        <w:r>
          <w:rPr>
            <w:webHidden/>
          </w:rPr>
          <w:fldChar w:fldCharType="end"/>
        </w:r>
      </w:hyperlink>
    </w:p>
    <w:p w:rsidR="000B785F" w:rsidRDefault="00B70736">
      <w:pPr>
        <w:pStyle w:val="Verzeichnis1"/>
        <w:rPr>
          <w:rFonts w:asciiTheme="minorHAnsi" w:eastAsiaTheme="minorEastAsia" w:hAnsiTheme="minorHAnsi" w:cstheme="minorBidi"/>
          <w:b w:val="0"/>
          <w:sz w:val="24"/>
          <w:szCs w:val="24"/>
        </w:rPr>
      </w:pPr>
      <w:hyperlink w:anchor="_Toc490941502" w:history="1">
        <w:r w:rsidR="000B785F" w:rsidRPr="006F6EC8">
          <w:rPr>
            <w:rStyle w:val="Hyperlink"/>
          </w:rPr>
          <w:t>3</w:t>
        </w:r>
        <w:r w:rsidR="000B785F">
          <w:rPr>
            <w:rFonts w:asciiTheme="minorHAnsi" w:eastAsiaTheme="minorEastAsia" w:hAnsiTheme="minorHAnsi" w:cstheme="minorBidi"/>
            <w:b w:val="0"/>
            <w:sz w:val="24"/>
            <w:szCs w:val="24"/>
          </w:rPr>
          <w:tab/>
        </w:r>
        <w:r w:rsidR="000B785F" w:rsidRPr="006F6EC8">
          <w:rPr>
            <w:rStyle w:val="Hyperlink"/>
          </w:rPr>
          <w:t>Projektübersicht</w:t>
        </w:r>
        <w:r w:rsidR="000B785F">
          <w:rPr>
            <w:webHidden/>
          </w:rPr>
          <w:tab/>
        </w:r>
        <w:r>
          <w:rPr>
            <w:webHidden/>
          </w:rPr>
          <w:fldChar w:fldCharType="begin"/>
        </w:r>
        <w:r w:rsidR="000B785F">
          <w:rPr>
            <w:webHidden/>
          </w:rPr>
          <w:instrText xml:space="preserve"> PAGEREF _Toc490941502 \h </w:instrText>
        </w:r>
        <w:r>
          <w:rPr>
            <w:webHidden/>
          </w:rPr>
        </w:r>
        <w:r>
          <w:rPr>
            <w:webHidden/>
          </w:rPr>
          <w:fldChar w:fldCharType="separate"/>
        </w:r>
        <w:r w:rsidR="000B785F">
          <w:rPr>
            <w:webHidden/>
          </w:rPr>
          <w:t>3</w:t>
        </w:r>
        <w:r>
          <w:rPr>
            <w:webHidden/>
          </w:rPr>
          <w:fldChar w:fldCharType="end"/>
        </w:r>
      </w:hyperlink>
    </w:p>
    <w:p w:rsidR="000B785F" w:rsidRDefault="00B70736">
      <w:pPr>
        <w:pStyle w:val="Verzeichnis2"/>
        <w:rPr>
          <w:rFonts w:asciiTheme="minorHAnsi" w:eastAsiaTheme="minorEastAsia" w:hAnsiTheme="minorHAnsi" w:cstheme="minorBidi"/>
          <w:sz w:val="24"/>
          <w:szCs w:val="24"/>
        </w:rPr>
      </w:pPr>
      <w:hyperlink w:anchor="_Toc490941503" w:history="1">
        <w:r w:rsidR="000B785F" w:rsidRPr="006F6EC8">
          <w:rPr>
            <w:rStyle w:val="Hyperlink"/>
          </w:rPr>
          <w:t>3.1</w:t>
        </w:r>
        <w:r w:rsidR="000B785F">
          <w:rPr>
            <w:rFonts w:asciiTheme="minorHAnsi" w:eastAsiaTheme="minorEastAsia" w:hAnsiTheme="minorHAnsi" w:cstheme="minorBidi"/>
            <w:sz w:val="24"/>
            <w:szCs w:val="24"/>
          </w:rPr>
          <w:tab/>
        </w:r>
        <w:r w:rsidR="000B785F" w:rsidRPr="006F6EC8">
          <w:rPr>
            <w:rStyle w:val="Hyperlink"/>
          </w:rPr>
          <w:t>Zielgruppe</w:t>
        </w:r>
        <w:r w:rsidR="000B785F">
          <w:rPr>
            <w:webHidden/>
          </w:rPr>
          <w:tab/>
        </w:r>
        <w:r>
          <w:rPr>
            <w:webHidden/>
          </w:rPr>
          <w:fldChar w:fldCharType="begin"/>
        </w:r>
        <w:r w:rsidR="000B785F">
          <w:rPr>
            <w:webHidden/>
          </w:rPr>
          <w:instrText xml:space="preserve"> PAGEREF _Toc490941503 \h </w:instrText>
        </w:r>
        <w:r>
          <w:rPr>
            <w:webHidden/>
          </w:rPr>
        </w:r>
        <w:r>
          <w:rPr>
            <w:webHidden/>
          </w:rPr>
          <w:fldChar w:fldCharType="separate"/>
        </w:r>
        <w:r w:rsidR="000B785F">
          <w:rPr>
            <w:webHidden/>
          </w:rPr>
          <w:t>3</w:t>
        </w:r>
        <w:r>
          <w:rPr>
            <w:webHidden/>
          </w:rPr>
          <w:fldChar w:fldCharType="end"/>
        </w:r>
      </w:hyperlink>
    </w:p>
    <w:p w:rsidR="000B785F" w:rsidRDefault="00B70736">
      <w:pPr>
        <w:pStyle w:val="Verzeichnis2"/>
        <w:rPr>
          <w:rFonts w:asciiTheme="minorHAnsi" w:eastAsiaTheme="minorEastAsia" w:hAnsiTheme="minorHAnsi" w:cstheme="minorBidi"/>
          <w:sz w:val="24"/>
          <w:szCs w:val="24"/>
        </w:rPr>
      </w:pPr>
      <w:hyperlink w:anchor="_Toc490941504" w:history="1">
        <w:r w:rsidR="000B785F" w:rsidRPr="006F6EC8">
          <w:rPr>
            <w:rStyle w:val="Hyperlink"/>
          </w:rPr>
          <w:t>3.2</w:t>
        </w:r>
        <w:r w:rsidR="000B785F">
          <w:rPr>
            <w:rFonts w:asciiTheme="minorHAnsi" w:eastAsiaTheme="minorEastAsia" w:hAnsiTheme="minorHAnsi" w:cstheme="minorBidi"/>
            <w:sz w:val="24"/>
            <w:szCs w:val="24"/>
          </w:rPr>
          <w:tab/>
        </w:r>
        <w:r w:rsidR="000B785F" w:rsidRPr="006F6EC8">
          <w:rPr>
            <w:rStyle w:val="Hyperlink"/>
          </w:rPr>
          <w:t>Anforderungen</w:t>
        </w:r>
        <w:r w:rsidR="000B785F">
          <w:rPr>
            <w:webHidden/>
          </w:rPr>
          <w:tab/>
        </w:r>
        <w:r>
          <w:rPr>
            <w:webHidden/>
          </w:rPr>
          <w:fldChar w:fldCharType="begin"/>
        </w:r>
        <w:r w:rsidR="000B785F">
          <w:rPr>
            <w:webHidden/>
          </w:rPr>
          <w:instrText xml:space="preserve"> PAGEREF _Toc490941504 \h </w:instrText>
        </w:r>
        <w:r>
          <w:rPr>
            <w:webHidden/>
          </w:rPr>
        </w:r>
        <w:r>
          <w:rPr>
            <w:webHidden/>
          </w:rPr>
          <w:fldChar w:fldCharType="separate"/>
        </w:r>
        <w:r w:rsidR="000B785F">
          <w:rPr>
            <w:webHidden/>
          </w:rPr>
          <w:t>5</w:t>
        </w:r>
        <w:r>
          <w:rPr>
            <w:webHidden/>
          </w:rPr>
          <w:fldChar w:fldCharType="end"/>
        </w:r>
      </w:hyperlink>
    </w:p>
    <w:p w:rsidR="000B785F" w:rsidRDefault="00B70736">
      <w:pPr>
        <w:pStyle w:val="Verzeichnis3"/>
        <w:rPr>
          <w:rFonts w:asciiTheme="minorHAnsi" w:eastAsiaTheme="minorEastAsia" w:hAnsiTheme="minorHAnsi" w:cstheme="minorBidi"/>
          <w:sz w:val="24"/>
          <w:szCs w:val="24"/>
        </w:rPr>
      </w:pPr>
      <w:hyperlink w:anchor="_Toc490941505" w:history="1">
        <w:r w:rsidR="000B785F" w:rsidRPr="006F6EC8">
          <w:rPr>
            <w:rStyle w:val="Hyperlink"/>
          </w:rPr>
          <w:t>3.2.1</w:t>
        </w:r>
        <w:r w:rsidR="000B785F">
          <w:rPr>
            <w:rFonts w:asciiTheme="minorHAnsi" w:eastAsiaTheme="minorEastAsia" w:hAnsiTheme="minorHAnsi" w:cstheme="minorBidi"/>
            <w:sz w:val="24"/>
            <w:szCs w:val="24"/>
          </w:rPr>
          <w:tab/>
        </w:r>
        <w:r w:rsidR="000B785F" w:rsidRPr="006F6EC8">
          <w:rPr>
            <w:rStyle w:val="Hyperlink"/>
          </w:rPr>
          <w:t>User-Stories</w:t>
        </w:r>
        <w:r w:rsidR="000B785F">
          <w:rPr>
            <w:webHidden/>
          </w:rPr>
          <w:tab/>
        </w:r>
        <w:r>
          <w:rPr>
            <w:webHidden/>
          </w:rPr>
          <w:fldChar w:fldCharType="begin"/>
        </w:r>
        <w:r w:rsidR="000B785F">
          <w:rPr>
            <w:webHidden/>
          </w:rPr>
          <w:instrText xml:space="preserve"> PAGEREF _Toc490941505 \h </w:instrText>
        </w:r>
        <w:r>
          <w:rPr>
            <w:webHidden/>
          </w:rPr>
        </w:r>
        <w:r>
          <w:rPr>
            <w:webHidden/>
          </w:rPr>
          <w:fldChar w:fldCharType="separate"/>
        </w:r>
        <w:r w:rsidR="000B785F">
          <w:rPr>
            <w:webHidden/>
          </w:rPr>
          <w:t>5</w:t>
        </w:r>
        <w:r>
          <w:rPr>
            <w:webHidden/>
          </w:rPr>
          <w:fldChar w:fldCharType="end"/>
        </w:r>
      </w:hyperlink>
    </w:p>
    <w:p w:rsidR="000B785F" w:rsidRDefault="00B70736">
      <w:pPr>
        <w:pStyle w:val="Verzeichnis3"/>
        <w:rPr>
          <w:rFonts w:asciiTheme="minorHAnsi" w:eastAsiaTheme="minorEastAsia" w:hAnsiTheme="minorHAnsi" w:cstheme="minorBidi"/>
          <w:sz w:val="24"/>
          <w:szCs w:val="24"/>
        </w:rPr>
      </w:pPr>
      <w:hyperlink w:anchor="_Toc490941506" w:history="1">
        <w:r w:rsidR="000B785F" w:rsidRPr="006F6EC8">
          <w:rPr>
            <w:rStyle w:val="Hyperlink"/>
          </w:rPr>
          <w:t>3.2.2</w:t>
        </w:r>
        <w:r w:rsidR="000B785F">
          <w:rPr>
            <w:rFonts w:asciiTheme="minorHAnsi" w:eastAsiaTheme="minorEastAsia" w:hAnsiTheme="minorHAnsi" w:cstheme="minorBidi"/>
            <w:sz w:val="24"/>
            <w:szCs w:val="24"/>
          </w:rPr>
          <w:tab/>
        </w:r>
        <w:r w:rsidR="000B785F" w:rsidRPr="006F6EC8">
          <w:rPr>
            <w:rStyle w:val="Hyperlink"/>
          </w:rPr>
          <w:t>Funktionale Anforderungen</w:t>
        </w:r>
        <w:r w:rsidR="000B785F">
          <w:rPr>
            <w:webHidden/>
          </w:rPr>
          <w:tab/>
        </w:r>
        <w:r>
          <w:rPr>
            <w:webHidden/>
          </w:rPr>
          <w:fldChar w:fldCharType="begin"/>
        </w:r>
        <w:r w:rsidR="000B785F">
          <w:rPr>
            <w:webHidden/>
          </w:rPr>
          <w:instrText xml:space="preserve"> PAGEREF _Toc490941506 \h </w:instrText>
        </w:r>
        <w:r>
          <w:rPr>
            <w:webHidden/>
          </w:rPr>
        </w:r>
        <w:r>
          <w:rPr>
            <w:webHidden/>
          </w:rPr>
          <w:fldChar w:fldCharType="separate"/>
        </w:r>
        <w:r w:rsidR="000B785F">
          <w:rPr>
            <w:webHidden/>
          </w:rPr>
          <w:t>5</w:t>
        </w:r>
        <w:r>
          <w:rPr>
            <w:webHidden/>
          </w:rPr>
          <w:fldChar w:fldCharType="end"/>
        </w:r>
      </w:hyperlink>
    </w:p>
    <w:p w:rsidR="000B785F" w:rsidRDefault="00B70736">
      <w:pPr>
        <w:pStyle w:val="Verzeichnis3"/>
        <w:rPr>
          <w:rFonts w:asciiTheme="minorHAnsi" w:eastAsiaTheme="minorEastAsia" w:hAnsiTheme="minorHAnsi" w:cstheme="minorBidi"/>
          <w:sz w:val="24"/>
          <w:szCs w:val="24"/>
        </w:rPr>
      </w:pPr>
      <w:hyperlink w:anchor="_Toc490941507" w:history="1">
        <w:r w:rsidR="000B785F" w:rsidRPr="006F6EC8">
          <w:rPr>
            <w:rStyle w:val="Hyperlink"/>
          </w:rPr>
          <w:t>3.2.3</w:t>
        </w:r>
        <w:r w:rsidR="000B785F">
          <w:rPr>
            <w:rFonts w:asciiTheme="minorHAnsi" w:eastAsiaTheme="minorEastAsia" w:hAnsiTheme="minorHAnsi" w:cstheme="minorBidi"/>
            <w:sz w:val="24"/>
            <w:szCs w:val="24"/>
          </w:rPr>
          <w:tab/>
        </w:r>
        <w:r w:rsidR="000B785F" w:rsidRPr="006F6EC8">
          <w:rPr>
            <w:rStyle w:val="Hyperlink"/>
          </w:rPr>
          <w:t>Nicht-funktionale Anforderungen</w:t>
        </w:r>
        <w:r w:rsidR="000B785F">
          <w:rPr>
            <w:webHidden/>
          </w:rPr>
          <w:tab/>
        </w:r>
        <w:r>
          <w:rPr>
            <w:webHidden/>
          </w:rPr>
          <w:fldChar w:fldCharType="begin"/>
        </w:r>
        <w:r w:rsidR="000B785F">
          <w:rPr>
            <w:webHidden/>
          </w:rPr>
          <w:instrText xml:space="preserve"> PAGEREF _Toc490941507 \h </w:instrText>
        </w:r>
        <w:r>
          <w:rPr>
            <w:webHidden/>
          </w:rPr>
        </w:r>
        <w:r>
          <w:rPr>
            <w:webHidden/>
          </w:rPr>
          <w:fldChar w:fldCharType="separate"/>
        </w:r>
        <w:r w:rsidR="000B785F">
          <w:rPr>
            <w:webHidden/>
          </w:rPr>
          <w:t>7</w:t>
        </w:r>
        <w:r>
          <w:rPr>
            <w:webHidden/>
          </w:rPr>
          <w:fldChar w:fldCharType="end"/>
        </w:r>
      </w:hyperlink>
    </w:p>
    <w:p w:rsidR="000B785F" w:rsidRDefault="00B70736">
      <w:pPr>
        <w:pStyle w:val="Verzeichnis3"/>
        <w:rPr>
          <w:rFonts w:asciiTheme="minorHAnsi" w:eastAsiaTheme="minorEastAsia" w:hAnsiTheme="minorHAnsi" w:cstheme="minorBidi"/>
          <w:sz w:val="24"/>
          <w:szCs w:val="24"/>
        </w:rPr>
      </w:pPr>
      <w:hyperlink w:anchor="_Toc490941508" w:history="1">
        <w:r w:rsidR="000B785F" w:rsidRPr="006F6EC8">
          <w:rPr>
            <w:rStyle w:val="Hyperlink"/>
          </w:rPr>
          <w:t>3.2.4</w:t>
        </w:r>
        <w:r w:rsidR="000B785F">
          <w:rPr>
            <w:rFonts w:asciiTheme="minorHAnsi" w:eastAsiaTheme="minorEastAsia" w:hAnsiTheme="minorHAnsi" w:cstheme="minorBidi"/>
            <w:sz w:val="24"/>
            <w:szCs w:val="24"/>
          </w:rPr>
          <w:tab/>
        </w:r>
        <w:r w:rsidR="000B785F" w:rsidRPr="006F6EC8">
          <w:rPr>
            <w:rStyle w:val="Hyperlink"/>
          </w:rPr>
          <w:t>Data Dictionary</w:t>
        </w:r>
        <w:r w:rsidR="000B785F">
          <w:rPr>
            <w:webHidden/>
          </w:rPr>
          <w:tab/>
        </w:r>
        <w:r>
          <w:rPr>
            <w:webHidden/>
          </w:rPr>
          <w:fldChar w:fldCharType="begin"/>
        </w:r>
        <w:r w:rsidR="000B785F">
          <w:rPr>
            <w:webHidden/>
          </w:rPr>
          <w:instrText xml:space="preserve"> PAGEREF _Toc490941508 \h </w:instrText>
        </w:r>
        <w:r>
          <w:rPr>
            <w:webHidden/>
          </w:rPr>
        </w:r>
        <w:r>
          <w:rPr>
            <w:webHidden/>
          </w:rPr>
          <w:fldChar w:fldCharType="separate"/>
        </w:r>
        <w:r w:rsidR="000B785F">
          <w:rPr>
            <w:webHidden/>
          </w:rPr>
          <w:t>8</w:t>
        </w:r>
        <w:r>
          <w:rPr>
            <w:webHidden/>
          </w:rPr>
          <w:fldChar w:fldCharType="end"/>
        </w:r>
      </w:hyperlink>
    </w:p>
    <w:p w:rsidR="000B785F" w:rsidRDefault="00B70736">
      <w:pPr>
        <w:pStyle w:val="Verzeichnis2"/>
        <w:rPr>
          <w:rFonts w:asciiTheme="minorHAnsi" w:eastAsiaTheme="minorEastAsia" w:hAnsiTheme="minorHAnsi" w:cstheme="minorBidi"/>
          <w:sz w:val="24"/>
          <w:szCs w:val="24"/>
        </w:rPr>
      </w:pPr>
      <w:hyperlink w:anchor="_Toc490941509" w:history="1">
        <w:r w:rsidR="000B785F" w:rsidRPr="006F6EC8">
          <w:rPr>
            <w:rStyle w:val="Hyperlink"/>
          </w:rPr>
          <w:t>3.3</w:t>
        </w:r>
        <w:r w:rsidR="000B785F">
          <w:rPr>
            <w:rFonts w:asciiTheme="minorHAnsi" w:eastAsiaTheme="minorEastAsia" w:hAnsiTheme="minorHAnsi" w:cstheme="minorBidi"/>
            <w:sz w:val="24"/>
            <w:szCs w:val="24"/>
          </w:rPr>
          <w:tab/>
        </w:r>
        <w:r w:rsidR="000B785F" w:rsidRPr="006F6EC8">
          <w:rPr>
            <w:rStyle w:val="Hyperlink"/>
          </w:rPr>
          <w:t>Modelle</w:t>
        </w:r>
        <w:r w:rsidR="000B785F">
          <w:rPr>
            <w:webHidden/>
          </w:rPr>
          <w:tab/>
        </w:r>
        <w:r>
          <w:rPr>
            <w:webHidden/>
          </w:rPr>
          <w:fldChar w:fldCharType="begin"/>
        </w:r>
        <w:r w:rsidR="000B785F">
          <w:rPr>
            <w:webHidden/>
          </w:rPr>
          <w:instrText xml:space="preserve"> PAGEREF _Toc490941509 \h </w:instrText>
        </w:r>
        <w:r>
          <w:rPr>
            <w:webHidden/>
          </w:rPr>
        </w:r>
        <w:r>
          <w:rPr>
            <w:webHidden/>
          </w:rPr>
          <w:fldChar w:fldCharType="separate"/>
        </w:r>
        <w:r w:rsidR="000B785F">
          <w:rPr>
            <w:webHidden/>
          </w:rPr>
          <w:t>14</w:t>
        </w:r>
        <w:r>
          <w:rPr>
            <w:webHidden/>
          </w:rPr>
          <w:fldChar w:fldCharType="end"/>
        </w:r>
      </w:hyperlink>
    </w:p>
    <w:p w:rsidR="000B785F" w:rsidRDefault="00B70736">
      <w:pPr>
        <w:pStyle w:val="Verzeichnis3"/>
        <w:rPr>
          <w:rFonts w:asciiTheme="minorHAnsi" w:eastAsiaTheme="minorEastAsia" w:hAnsiTheme="minorHAnsi" w:cstheme="minorBidi"/>
          <w:sz w:val="24"/>
          <w:szCs w:val="24"/>
        </w:rPr>
      </w:pPr>
      <w:hyperlink w:anchor="_Toc490941510" w:history="1">
        <w:r w:rsidR="000B785F" w:rsidRPr="006F6EC8">
          <w:rPr>
            <w:rStyle w:val="Hyperlink"/>
          </w:rPr>
          <w:t>3.3.1</w:t>
        </w:r>
        <w:r w:rsidR="000B785F">
          <w:rPr>
            <w:rFonts w:asciiTheme="minorHAnsi" w:eastAsiaTheme="minorEastAsia" w:hAnsiTheme="minorHAnsi" w:cstheme="minorBidi"/>
            <w:sz w:val="24"/>
            <w:szCs w:val="24"/>
          </w:rPr>
          <w:tab/>
        </w:r>
        <w:r w:rsidR="000B785F" w:rsidRPr="006F6EC8">
          <w:rPr>
            <w:rStyle w:val="Hyperlink"/>
          </w:rPr>
          <w:t>Sitemap</w:t>
        </w:r>
        <w:r w:rsidR="000B785F">
          <w:rPr>
            <w:webHidden/>
          </w:rPr>
          <w:tab/>
        </w:r>
        <w:r>
          <w:rPr>
            <w:webHidden/>
          </w:rPr>
          <w:fldChar w:fldCharType="begin"/>
        </w:r>
        <w:r w:rsidR="000B785F">
          <w:rPr>
            <w:webHidden/>
          </w:rPr>
          <w:instrText xml:space="preserve"> PAGEREF _Toc490941510 \h </w:instrText>
        </w:r>
        <w:r>
          <w:rPr>
            <w:webHidden/>
          </w:rPr>
        </w:r>
        <w:r>
          <w:rPr>
            <w:webHidden/>
          </w:rPr>
          <w:fldChar w:fldCharType="separate"/>
        </w:r>
        <w:r w:rsidR="000B785F">
          <w:rPr>
            <w:webHidden/>
          </w:rPr>
          <w:t>14</w:t>
        </w:r>
        <w:r>
          <w:rPr>
            <w:webHidden/>
          </w:rPr>
          <w:fldChar w:fldCharType="end"/>
        </w:r>
      </w:hyperlink>
    </w:p>
    <w:p w:rsidR="000B785F" w:rsidRDefault="00B70736">
      <w:pPr>
        <w:pStyle w:val="Verzeichnis3"/>
        <w:rPr>
          <w:rFonts w:asciiTheme="minorHAnsi" w:eastAsiaTheme="minorEastAsia" w:hAnsiTheme="minorHAnsi" w:cstheme="minorBidi"/>
          <w:sz w:val="24"/>
          <w:szCs w:val="24"/>
        </w:rPr>
      </w:pPr>
      <w:hyperlink w:anchor="_Toc490941511" w:history="1">
        <w:r w:rsidR="000B785F" w:rsidRPr="006F6EC8">
          <w:rPr>
            <w:rStyle w:val="Hyperlink"/>
          </w:rPr>
          <w:t>3.3.2</w:t>
        </w:r>
        <w:r w:rsidR="000B785F">
          <w:rPr>
            <w:rFonts w:asciiTheme="minorHAnsi" w:eastAsiaTheme="minorEastAsia" w:hAnsiTheme="minorHAnsi" w:cstheme="minorBidi"/>
            <w:sz w:val="24"/>
            <w:szCs w:val="24"/>
          </w:rPr>
          <w:tab/>
        </w:r>
        <w:r w:rsidR="000B785F" w:rsidRPr="006F6EC8">
          <w:rPr>
            <w:rStyle w:val="Hyperlink"/>
          </w:rPr>
          <w:t>UML-Klassendiagramm</w:t>
        </w:r>
        <w:r w:rsidR="000B785F">
          <w:rPr>
            <w:webHidden/>
          </w:rPr>
          <w:tab/>
        </w:r>
        <w:r>
          <w:rPr>
            <w:webHidden/>
          </w:rPr>
          <w:fldChar w:fldCharType="begin"/>
        </w:r>
        <w:r w:rsidR="000B785F">
          <w:rPr>
            <w:webHidden/>
          </w:rPr>
          <w:instrText xml:space="preserve"> PAGEREF _Toc490941511 \h </w:instrText>
        </w:r>
        <w:r>
          <w:rPr>
            <w:webHidden/>
          </w:rPr>
        </w:r>
        <w:r>
          <w:rPr>
            <w:webHidden/>
          </w:rPr>
          <w:fldChar w:fldCharType="separate"/>
        </w:r>
        <w:r w:rsidR="000B785F">
          <w:rPr>
            <w:webHidden/>
          </w:rPr>
          <w:t>15</w:t>
        </w:r>
        <w:r>
          <w:rPr>
            <w:webHidden/>
          </w:rPr>
          <w:fldChar w:fldCharType="end"/>
        </w:r>
      </w:hyperlink>
    </w:p>
    <w:p w:rsidR="000B785F" w:rsidRDefault="00B70736">
      <w:pPr>
        <w:pStyle w:val="Verzeichnis2"/>
        <w:rPr>
          <w:rFonts w:asciiTheme="minorHAnsi" w:eastAsiaTheme="minorEastAsia" w:hAnsiTheme="minorHAnsi" w:cstheme="minorBidi"/>
          <w:sz w:val="24"/>
          <w:szCs w:val="24"/>
        </w:rPr>
      </w:pPr>
      <w:hyperlink w:anchor="_Toc490941512" w:history="1">
        <w:r w:rsidR="000B785F" w:rsidRPr="006F6EC8">
          <w:rPr>
            <w:rStyle w:val="Hyperlink"/>
          </w:rPr>
          <w:t>3.4</w:t>
        </w:r>
        <w:r w:rsidR="000B785F">
          <w:rPr>
            <w:rFonts w:asciiTheme="minorHAnsi" w:eastAsiaTheme="minorEastAsia" w:hAnsiTheme="minorHAnsi" w:cstheme="minorBidi"/>
            <w:sz w:val="24"/>
            <w:szCs w:val="24"/>
          </w:rPr>
          <w:tab/>
        </w:r>
        <w:r w:rsidR="000B785F" w:rsidRPr="006F6EC8">
          <w:rPr>
            <w:rStyle w:val="Hyperlink"/>
          </w:rPr>
          <w:t>Prototypen</w:t>
        </w:r>
        <w:r w:rsidR="000B785F">
          <w:rPr>
            <w:webHidden/>
          </w:rPr>
          <w:tab/>
        </w:r>
        <w:r>
          <w:rPr>
            <w:webHidden/>
          </w:rPr>
          <w:fldChar w:fldCharType="begin"/>
        </w:r>
        <w:r w:rsidR="000B785F">
          <w:rPr>
            <w:webHidden/>
          </w:rPr>
          <w:instrText xml:space="preserve"> PAGEREF _Toc490941512 \h </w:instrText>
        </w:r>
        <w:r>
          <w:rPr>
            <w:webHidden/>
          </w:rPr>
        </w:r>
        <w:r>
          <w:rPr>
            <w:webHidden/>
          </w:rPr>
          <w:fldChar w:fldCharType="separate"/>
        </w:r>
        <w:r w:rsidR="000B785F">
          <w:rPr>
            <w:webHidden/>
          </w:rPr>
          <w:t>15</w:t>
        </w:r>
        <w:r>
          <w:rPr>
            <w:webHidden/>
          </w:rPr>
          <w:fldChar w:fldCharType="end"/>
        </w:r>
      </w:hyperlink>
    </w:p>
    <w:p w:rsidR="000B785F" w:rsidRDefault="00B70736">
      <w:pPr>
        <w:pStyle w:val="Verzeichnis3"/>
        <w:rPr>
          <w:rFonts w:asciiTheme="minorHAnsi" w:eastAsiaTheme="minorEastAsia" w:hAnsiTheme="minorHAnsi" w:cstheme="minorBidi"/>
          <w:sz w:val="24"/>
          <w:szCs w:val="24"/>
        </w:rPr>
      </w:pPr>
      <w:hyperlink w:anchor="_Toc490941513" w:history="1">
        <w:r w:rsidR="000B785F" w:rsidRPr="006F6EC8">
          <w:rPr>
            <w:rStyle w:val="Hyperlink"/>
          </w:rPr>
          <w:t>3.4.1</w:t>
        </w:r>
        <w:r w:rsidR="000B785F">
          <w:rPr>
            <w:rFonts w:asciiTheme="minorHAnsi" w:eastAsiaTheme="minorEastAsia" w:hAnsiTheme="minorHAnsi" w:cstheme="minorBidi"/>
            <w:sz w:val="24"/>
            <w:szCs w:val="24"/>
          </w:rPr>
          <w:tab/>
        </w:r>
        <w:r w:rsidR="000B785F" w:rsidRPr="006F6EC8">
          <w:rPr>
            <w:rStyle w:val="Hyperlink"/>
          </w:rPr>
          <w:t>Papierprototypen</w:t>
        </w:r>
        <w:r w:rsidR="000B785F">
          <w:rPr>
            <w:webHidden/>
          </w:rPr>
          <w:tab/>
        </w:r>
        <w:r>
          <w:rPr>
            <w:webHidden/>
          </w:rPr>
          <w:fldChar w:fldCharType="begin"/>
        </w:r>
        <w:r w:rsidR="000B785F">
          <w:rPr>
            <w:webHidden/>
          </w:rPr>
          <w:instrText xml:space="preserve"> PAGEREF _Toc490941513 \h </w:instrText>
        </w:r>
        <w:r>
          <w:rPr>
            <w:webHidden/>
          </w:rPr>
        </w:r>
        <w:r>
          <w:rPr>
            <w:webHidden/>
          </w:rPr>
          <w:fldChar w:fldCharType="separate"/>
        </w:r>
        <w:r w:rsidR="000B785F">
          <w:rPr>
            <w:webHidden/>
          </w:rPr>
          <w:t>17</w:t>
        </w:r>
        <w:r>
          <w:rPr>
            <w:webHidden/>
          </w:rPr>
          <w:fldChar w:fldCharType="end"/>
        </w:r>
      </w:hyperlink>
    </w:p>
    <w:p w:rsidR="000B785F" w:rsidRDefault="00B70736">
      <w:pPr>
        <w:pStyle w:val="Verzeichnis3"/>
        <w:rPr>
          <w:rFonts w:asciiTheme="minorHAnsi" w:eastAsiaTheme="minorEastAsia" w:hAnsiTheme="minorHAnsi" w:cstheme="minorBidi"/>
          <w:sz w:val="24"/>
          <w:szCs w:val="24"/>
        </w:rPr>
      </w:pPr>
      <w:hyperlink w:anchor="_Toc490941514" w:history="1">
        <w:r w:rsidR="000B785F" w:rsidRPr="006F6EC8">
          <w:rPr>
            <w:rStyle w:val="Hyperlink"/>
          </w:rPr>
          <w:t>3.4.2</w:t>
        </w:r>
        <w:r w:rsidR="000B785F">
          <w:rPr>
            <w:rFonts w:asciiTheme="minorHAnsi" w:eastAsiaTheme="minorEastAsia" w:hAnsiTheme="minorHAnsi" w:cstheme="minorBidi"/>
            <w:sz w:val="24"/>
            <w:szCs w:val="24"/>
          </w:rPr>
          <w:tab/>
        </w:r>
        <w:r w:rsidR="000B785F" w:rsidRPr="006F6EC8">
          <w:rPr>
            <w:rStyle w:val="Hyperlink"/>
          </w:rPr>
          <w:t>Wireframes</w:t>
        </w:r>
        <w:r w:rsidR="000B785F">
          <w:rPr>
            <w:webHidden/>
          </w:rPr>
          <w:tab/>
        </w:r>
        <w:r>
          <w:rPr>
            <w:webHidden/>
          </w:rPr>
          <w:fldChar w:fldCharType="begin"/>
        </w:r>
        <w:r w:rsidR="000B785F">
          <w:rPr>
            <w:webHidden/>
          </w:rPr>
          <w:instrText xml:space="preserve"> PAGEREF _Toc490941514 \h </w:instrText>
        </w:r>
        <w:r>
          <w:rPr>
            <w:webHidden/>
          </w:rPr>
        </w:r>
        <w:r>
          <w:rPr>
            <w:webHidden/>
          </w:rPr>
          <w:fldChar w:fldCharType="separate"/>
        </w:r>
        <w:r w:rsidR="000B785F">
          <w:rPr>
            <w:webHidden/>
          </w:rPr>
          <w:t>18</w:t>
        </w:r>
        <w:r>
          <w:rPr>
            <w:webHidden/>
          </w:rPr>
          <w:fldChar w:fldCharType="end"/>
        </w:r>
      </w:hyperlink>
    </w:p>
    <w:p w:rsidR="000B785F" w:rsidRDefault="00B70736">
      <w:pPr>
        <w:pStyle w:val="Verzeichnis3"/>
        <w:rPr>
          <w:rFonts w:asciiTheme="minorHAnsi" w:eastAsiaTheme="minorEastAsia" w:hAnsiTheme="minorHAnsi" w:cstheme="minorBidi"/>
          <w:sz w:val="24"/>
          <w:szCs w:val="24"/>
        </w:rPr>
      </w:pPr>
      <w:hyperlink w:anchor="_Toc490941515" w:history="1">
        <w:r w:rsidR="000B785F" w:rsidRPr="006F6EC8">
          <w:rPr>
            <w:rStyle w:val="Hyperlink"/>
          </w:rPr>
          <w:t>3.4.3</w:t>
        </w:r>
        <w:r w:rsidR="000B785F">
          <w:rPr>
            <w:rFonts w:asciiTheme="minorHAnsi" w:eastAsiaTheme="minorEastAsia" w:hAnsiTheme="minorHAnsi" w:cstheme="minorBidi"/>
            <w:sz w:val="24"/>
            <w:szCs w:val="24"/>
          </w:rPr>
          <w:tab/>
        </w:r>
        <w:r w:rsidR="000B785F" w:rsidRPr="006F6EC8">
          <w:rPr>
            <w:rStyle w:val="Hyperlink"/>
          </w:rPr>
          <w:t>Mock-Ups</w:t>
        </w:r>
        <w:r w:rsidR="000B785F">
          <w:rPr>
            <w:webHidden/>
          </w:rPr>
          <w:tab/>
        </w:r>
        <w:r>
          <w:rPr>
            <w:webHidden/>
          </w:rPr>
          <w:fldChar w:fldCharType="begin"/>
        </w:r>
        <w:r w:rsidR="000B785F">
          <w:rPr>
            <w:webHidden/>
          </w:rPr>
          <w:instrText xml:space="preserve"> PAGEREF _Toc490941515 \h </w:instrText>
        </w:r>
        <w:r>
          <w:rPr>
            <w:webHidden/>
          </w:rPr>
        </w:r>
        <w:r>
          <w:rPr>
            <w:webHidden/>
          </w:rPr>
          <w:fldChar w:fldCharType="separate"/>
        </w:r>
        <w:r w:rsidR="000B785F">
          <w:rPr>
            <w:webHidden/>
          </w:rPr>
          <w:t>28</w:t>
        </w:r>
        <w:r>
          <w:rPr>
            <w:webHidden/>
          </w:rPr>
          <w:fldChar w:fldCharType="end"/>
        </w:r>
      </w:hyperlink>
    </w:p>
    <w:p w:rsidR="000B785F" w:rsidRDefault="00B70736">
      <w:pPr>
        <w:pStyle w:val="Verzeichnis2"/>
        <w:rPr>
          <w:rFonts w:asciiTheme="minorHAnsi" w:eastAsiaTheme="minorEastAsia" w:hAnsiTheme="minorHAnsi" w:cstheme="minorBidi"/>
          <w:sz w:val="24"/>
          <w:szCs w:val="24"/>
        </w:rPr>
      </w:pPr>
      <w:hyperlink w:anchor="_Toc490941516" w:history="1">
        <w:r w:rsidR="000B785F" w:rsidRPr="006F6EC8">
          <w:rPr>
            <w:rStyle w:val="Hyperlink"/>
          </w:rPr>
          <w:t>3.5</w:t>
        </w:r>
        <w:r w:rsidR="000B785F">
          <w:rPr>
            <w:rFonts w:asciiTheme="minorHAnsi" w:eastAsiaTheme="minorEastAsia" w:hAnsiTheme="minorHAnsi" w:cstheme="minorBidi"/>
            <w:sz w:val="24"/>
            <w:szCs w:val="24"/>
          </w:rPr>
          <w:tab/>
        </w:r>
        <w:r w:rsidR="000B785F" w:rsidRPr="006F6EC8">
          <w:rPr>
            <w:rStyle w:val="Hyperlink"/>
          </w:rPr>
          <w:t>SWOT-Analyse</w:t>
        </w:r>
        <w:r w:rsidR="000B785F">
          <w:rPr>
            <w:webHidden/>
          </w:rPr>
          <w:tab/>
        </w:r>
        <w:r>
          <w:rPr>
            <w:webHidden/>
          </w:rPr>
          <w:fldChar w:fldCharType="begin"/>
        </w:r>
        <w:r w:rsidR="000B785F">
          <w:rPr>
            <w:webHidden/>
          </w:rPr>
          <w:instrText xml:space="preserve"> PAGEREF _Toc490941516 \h </w:instrText>
        </w:r>
        <w:r>
          <w:rPr>
            <w:webHidden/>
          </w:rPr>
        </w:r>
        <w:r>
          <w:rPr>
            <w:webHidden/>
          </w:rPr>
          <w:fldChar w:fldCharType="separate"/>
        </w:r>
        <w:r w:rsidR="000B785F">
          <w:rPr>
            <w:webHidden/>
          </w:rPr>
          <w:t>42</w:t>
        </w:r>
        <w:r>
          <w:rPr>
            <w:webHidden/>
          </w:rPr>
          <w:fldChar w:fldCharType="end"/>
        </w:r>
      </w:hyperlink>
    </w:p>
    <w:p w:rsidR="000B785F" w:rsidRDefault="00B70736">
      <w:pPr>
        <w:pStyle w:val="Verzeichnis1"/>
        <w:rPr>
          <w:rFonts w:asciiTheme="minorHAnsi" w:eastAsiaTheme="minorEastAsia" w:hAnsiTheme="minorHAnsi" w:cstheme="minorBidi"/>
          <w:b w:val="0"/>
          <w:sz w:val="24"/>
          <w:szCs w:val="24"/>
        </w:rPr>
      </w:pPr>
      <w:hyperlink w:anchor="_Toc490941517" w:history="1">
        <w:r w:rsidR="000B785F" w:rsidRPr="006F6EC8">
          <w:rPr>
            <w:rStyle w:val="Hyperlink"/>
          </w:rPr>
          <w:t>4</w:t>
        </w:r>
        <w:r w:rsidR="000B785F">
          <w:rPr>
            <w:rFonts w:asciiTheme="minorHAnsi" w:eastAsiaTheme="minorEastAsia" w:hAnsiTheme="minorHAnsi" w:cstheme="minorBidi"/>
            <w:b w:val="0"/>
            <w:sz w:val="24"/>
            <w:szCs w:val="24"/>
          </w:rPr>
          <w:tab/>
        </w:r>
        <w:r w:rsidR="000B785F" w:rsidRPr="006F6EC8">
          <w:rPr>
            <w:rStyle w:val="Hyperlink"/>
          </w:rPr>
          <w:t>Zusammenfassung &amp; Fazit</w:t>
        </w:r>
        <w:r w:rsidR="000B785F">
          <w:rPr>
            <w:webHidden/>
          </w:rPr>
          <w:tab/>
        </w:r>
        <w:r>
          <w:rPr>
            <w:webHidden/>
          </w:rPr>
          <w:fldChar w:fldCharType="begin"/>
        </w:r>
        <w:r w:rsidR="000B785F">
          <w:rPr>
            <w:webHidden/>
          </w:rPr>
          <w:instrText xml:space="preserve"> PAGEREF _Toc490941517 \h </w:instrText>
        </w:r>
        <w:r>
          <w:rPr>
            <w:webHidden/>
          </w:rPr>
        </w:r>
        <w:r>
          <w:rPr>
            <w:webHidden/>
          </w:rPr>
          <w:fldChar w:fldCharType="separate"/>
        </w:r>
        <w:r w:rsidR="000B785F">
          <w:rPr>
            <w:webHidden/>
          </w:rPr>
          <w:t>43</w:t>
        </w:r>
        <w:r>
          <w:rPr>
            <w:webHidden/>
          </w:rPr>
          <w:fldChar w:fldCharType="end"/>
        </w:r>
      </w:hyperlink>
    </w:p>
    <w:p w:rsidR="000B785F" w:rsidRDefault="00B70736">
      <w:pPr>
        <w:pStyle w:val="Verzeichnis1"/>
        <w:rPr>
          <w:rFonts w:asciiTheme="minorHAnsi" w:eastAsiaTheme="minorEastAsia" w:hAnsiTheme="minorHAnsi" w:cstheme="minorBidi"/>
          <w:b w:val="0"/>
          <w:sz w:val="24"/>
          <w:szCs w:val="24"/>
        </w:rPr>
      </w:pPr>
      <w:hyperlink w:anchor="_Toc490941518" w:history="1">
        <w:r w:rsidR="000B785F" w:rsidRPr="006F6EC8">
          <w:rPr>
            <w:rStyle w:val="Hyperlink"/>
          </w:rPr>
          <w:t>5</w:t>
        </w:r>
        <w:r w:rsidR="000B785F">
          <w:rPr>
            <w:rFonts w:asciiTheme="minorHAnsi" w:eastAsiaTheme="minorEastAsia" w:hAnsiTheme="minorHAnsi" w:cstheme="minorBidi"/>
            <w:b w:val="0"/>
            <w:sz w:val="24"/>
            <w:szCs w:val="24"/>
          </w:rPr>
          <w:tab/>
        </w:r>
        <w:r w:rsidR="000B785F" w:rsidRPr="006F6EC8">
          <w:rPr>
            <w:rStyle w:val="Hyperlink"/>
          </w:rPr>
          <w:t>Ausblick</w:t>
        </w:r>
        <w:r w:rsidR="000B785F">
          <w:rPr>
            <w:webHidden/>
          </w:rPr>
          <w:tab/>
        </w:r>
        <w:r>
          <w:rPr>
            <w:webHidden/>
          </w:rPr>
          <w:fldChar w:fldCharType="begin"/>
        </w:r>
        <w:r w:rsidR="000B785F">
          <w:rPr>
            <w:webHidden/>
          </w:rPr>
          <w:instrText xml:space="preserve"> PAGEREF _Toc490941518 \h </w:instrText>
        </w:r>
        <w:r>
          <w:rPr>
            <w:webHidden/>
          </w:rPr>
        </w:r>
        <w:r>
          <w:rPr>
            <w:webHidden/>
          </w:rPr>
          <w:fldChar w:fldCharType="separate"/>
        </w:r>
        <w:r w:rsidR="000B785F">
          <w:rPr>
            <w:webHidden/>
          </w:rPr>
          <w:t>44</w:t>
        </w:r>
        <w:r>
          <w:rPr>
            <w:webHidden/>
          </w:rPr>
          <w:fldChar w:fldCharType="end"/>
        </w:r>
      </w:hyperlink>
    </w:p>
    <w:p w:rsidR="000B785F" w:rsidRDefault="00B70736">
      <w:pPr>
        <w:pStyle w:val="Verzeichnis1"/>
        <w:rPr>
          <w:rFonts w:asciiTheme="minorHAnsi" w:eastAsiaTheme="minorEastAsia" w:hAnsiTheme="minorHAnsi" w:cstheme="minorBidi"/>
          <w:b w:val="0"/>
          <w:sz w:val="24"/>
          <w:szCs w:val="24"/>
        </w:rPr>
      </w:pPr>
      <w:hyperlink w:anchor="_Toc490941519" w:history="1">
        <w:r w:rsidR="000B785F" w:rsidRPr="006F6EC8">
          <w:rPr>
            <w:rStyle w:val="Hyperlink"/>
          </w:rPr>
          <w:t>Literaturverzeichnis</w:t>
        </w:r>
        <w:r w:rsidR="000B785F">
          <w:rPr>
            <w:webHidden/>
          </w:rPr>
          <w:tab/>
        </w:r>
        <w:r>
          <w:rPr>
            <w:webHidden/>
          </w:rPr>
          <w:fldChar w:fldCharType="begin"/>
        </w:r>
        <w:r w:rsidR="000B785F">
          <w:rPr>
            <w:webHidden/>
          </w:rPr>
          <w:instrText xml:space="preserve"> PAGEREF _Toc490941519 \h </w:instrText>
        </w:r>
        <w:r>
          <w:rPr>
            <w:webHidden/>
          </w:rPr>
        </w:r>
        <w:r>
          <w:rPr>
            <w:webHidden/>
          </w:rPr>
          <w:fldChar w:fldCharType="separate"/>
        </w:r>
        <w:r w:rsidR="000B785F">
          <w:rPr>
            <w:webHidden/>
          </w:rPr>
          <w:t>45</w:t>
        </w:r>
        <w:r>
          <w:rPr>
            <w:webHidden/>
          </w:rPr>
          <w:fldChar w:fldCharType="end"/>
        </w:r>
      </w:hyperlink>
    </w:p>
    <w:p w:rsidR="000B785F" w:rsidRDefault="00B70736">
      <w:pPr>
        <w:pStyle w:val="Verzeichnis1"/>
        <w:rPr>
          <w:rFonts w:asciiTheme="minorHAnsi" w:eastAsiaTheme="minorEastAsia" w:hAnsiTheme="minorHAnsi" w:cstheme="minorBidi"/>
          <w:b w:val="0"/>
          <w:sz w:val="24"/>
          <w:szCs w:val="24"/>
        </w:rPr>
      </w:pPr>
      <w:hyperlink w:anchor="_Toc490941520" w:history="1">
        <w:r w:rsidR="000B785F" w:rsidRPr="006F6EC8">
          <w:rPr>
            <w:rStyle w:val="Hyperlink"/>
          </w:rPr>
          <w:t>6</w:t>
        </w:r>
        <w:r w:rsidR="000B785F">
          <w:rPr>
            <w:rFonts w:asciiTheme="minorHAnsi" w:eastAsiaTheme="minorEastAsia" w:hAnsiTheme="minorHAnsi" w:cstheme="minorBidi"/>
            <w:b w:val="0"/>
            <w:sz w:val="24"/>
            <w:szCs w:val="24"/>
          </w:rPr>
          <w:tab/>
        </w:r>
        <w:r w:rsidR="000B785F" w:rsidRPr="006F6EC8">
          <w:rPr>
            <w:rStyle w:val="Hyperlink"/>
          </w:rPr>
          <w:t>Literatur</w:t>
        </w:r>
        <w:r w:rsidR="000B785F">
          <w:rPr>
            <w:webHidden/>
          </w:rPr>
          <w:tab/>
        </w:r>
        <w:r>
          <w:rPr>
            <w:webHidden/>
          </w:rPr>
          <w:fldChar w:fldCharType="begin"/>
        </w:r>
        <w:r w:rsidR="000B785F">
          <w:rPr>
            <w:webHidden/>
          </w:rPr>
          <w:instrText xml:space="preserve"> PAGEREF _Toc490941520 \h </w:instrText>
        </w:r>
        <w:r>
          <w:rPr>
            <w:webHidden/>
          </w:rPr>
        </w:r>
        <w:r>
          <w:rPr>
            <w:webHidden/>
          </w:rPr>
          <w:fldChar w:fldCharType="separate"/>
        </w:r>
        <w:r w:rsidR="000B785F">
          <w:rPr>
            <w:webHidden/>
          </w:rPr>
          <w:t>47</w:t>
        </w:r>
        <w:r>
          <w:rPr>
            <w:webHidden/>
          </w:rPr>
          <w:fldChar w:fldCharType="end"/>
        </w:r>
      </w:hyperlink>
    </w:p>
    <w:p w:rsidR="00AC1D50" w:rsidRDefault="00B70736"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rsidR="00B837EF" w:rsidRDefault="00B837EF" w:rsidP="00B837EF">
      <w:pPr>
        <w:pStyle w:val="berschrift1ohneNummerierung"/>
      </w:pPr>
      <w:bookmarkStart w:id="1" w:name="_Toc490941493"/>
      <w:r>
        <w:lastRenderedPageBreak/>
        <w:t>Abbildungsverzeichnis</w:t>
      </w:r>
      <w:bookmarkEnd w:id="1"/>
    </w:p>
    <w:p w:rsidR="0071508D" w:rsidRDefault="00B70736">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71508D">
        <w:rPr>
          <w:noProof/>
        </w:rPr>
        <w:t>Abbildung 1: Garmin Connect Mobile Dashboard</w:t>
      </w:r>
      <w:r w:rsidR="0071508D">
        <w:rPr>
          <w:noProof/>
        </w:rPr>
        <w:tab/>
      </w:r>
      <w:r>
        <w:rPr>
          <w:noProof/>
        </w:rPr>
        <w:fldChar w:fldCharType="begin"/>
      </w:r>
      <w:r w:rsidR="0071508D">
        <w:rPr>
          <w:noProof/>
        </w:rPr>
        <w:instrText xml:space="preserve"> PAGEREF _Toc491091714 \h </w:instrText>
      </w:r>
      <w:r>
        <w:rPr>
          <w:noProof/>
        </w:rPr>
      </w:r>
      <w:r>
        <w:rPr>
          <w:noProof/>
        </w:rPr>
        <w:fldChar w:fldCharType="separate"/>
      </w:r>
      <w:r w:rsidR="0071508D">
        <w:rPr>
          <w:noProof/>
        </w:rPr>
        <w:t>12</w:t>
      </w:r>
      <w:r>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2: Garmin Connect Mobile Personalisierung</w:t>
      </w:r>
      <w:r>
        <w:rPr>
          <w:noProof/>
        </w:rPr>
        <w:tab/>
      </w:r>
      <w:r w:rsidR="00B70736">
        <w:rPr>
          <w:noProof/>
        </w:rPr>
        <w:fldChar w:fldCharType="begin"/>
      </w:r>
      <w:r>
        <w:rPr>
          <w:noProof/>
        </w:rPr>
        <w:instrText xml:space="preserve"> PAGEREF _Toc491091715 \h </w:instrText>
      </w:r>
      <w:r w:rsidR="00B70736">
        <w:rPr>
          <w:noProof/>
        </w:rPr>
      </w:r>
      <w:r w:rsidR="00B70736">
        <w:rPr>
          <w:noProof/>
        </w:rPr>
        <w:fldChar w:fldCharType="separate"/>
      </w:r>
      <w:r>
        <w:rPr>
          <w:noProof/>
        </w:rPr>
        <w:t>12</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3: Zusammenfassung der Auswirkungen von körperlicher Aktivität auf die Gesundheit</w:t>
      </w:r>
      <w:r>
        <w:rPr>
          <w:noProof/>
        </w:rPr>
        <w:tab/>
      </w:r>
      <w:r w:rsidR="00B70736">
        <w:rPr>
          <w:noProof/>
        </w:rPr>
        <w:fldChar w:fldCharType="begin"/>
      </w:r>
      <w:r>
        <w:rPr>
          <w:noProof/>
        </w:rPr>
        <w:instrText xml:space="preserve"> PAGEREF _Toc491091716 \h </w:instrText>
      </w:r>
      <w:r w:rsidR="00B70736">
        <w:rPr>
          <w:noProof/>
        </w:rPr>
      </w:r>
      <w:r w:rsidR="00B70736">
        <w:rPr>
          <w:noProof/>
        </w:rPr>
        <w:fldChar w:fldCharType="separate"/>
      </w:r>
      <w:r>
        <w:rPr>
          <w:noProof/>
        </w:rPr>
        <w:t>16</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4: Sitemap</w:t>
      </w:r>
      <w:r>
        <w:rPr>
          <w:noProof/>
        </w:rPr>
        <w:tab/>
      </w:r>
      <w:r w:rsidR="00B70736">
        <w:rPr>
          <w:noProof/>
        </w:rPr>
        <w:fldChar w:fldCharType="begin"/>
      </w:r>
      <w:r>
        <w:rPr>
          <w:noProof/>
        </w:rPr>
        <w:instrText xml:space="preserve"> PAGEREF _Toc491091717 \h </w:instrText>
      </w:r>
      <w:r w:rsidR="00B70736">
        <w:rPr>
          <w:noProof/>
        </w:rPr>
      </w:r>
      <w:r w:rsidR="00B70736">
        <w:rPr>
          <w:noProof/>
        </w:rPr>
        <w:fldChar w:fldCharType="separate"/>
      </w:r>
      <w:r>
        <w:rPr>
          <w:noProof/>
        </w:rPr>
        <w:t>29</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5: Klassendiagramm</w:t>
      </w:r>
      <w:r>
        <w:rPr>
          <w:noProof/>
        </w:rPr>
        <w:tab/>
      </w:r>
      <w:r w:rsidR="00B70736">
        <w:rPr>
          <w:noProof/>
        </w:rPr>
        <w:fldChar w:fldCharType="begin"/>
      </w:r>
      <w:r>
        <w:rPr>
          <w:noProof/>
        </w:rPr>
        <w:instrText xml:space="preserve"> PAGEREF _Toc491091718 \h </w:instrText>
      </w:r>
      <w:r w:rsidR="00B70736">
        <w:rPr>
          <w:noProof/>
        </w:rPr>
      </w:r>
      <w:r w:rsidR="00B70736">
        <w:rPr>
          <w:noProof/>
        </w:rPr>
        <w:fldChar w:fldCharType="separate"/>
      </w:r>
      <w:r>
        <w:rPr>
          <w:noProof/>
        </w:rPr>
        <w:t>33</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5: Wireframes Aufmachung und Start</w:t>
      </w:r>
      <w:r>
        <w:rPr>
          <w:noProof/>
        </w:rPr>
        <w:tab/>
      </w:r>
      <w:r w:rsidR="00B70736">
        <w:rPr>
          <w:noProof/>
        </w:rPr>
        <w:fldChar w:fldCharType="begin"/>
      </w:r>
      <w:r>
        <w:rPr>
          <w:noProof/>
        </w:rPr>
        <w:instrText xml:space="preserve"> PAGEREF _Toc491091719 \h </w:instrText>
      </w:r>
      <w:r w:rsidR="00B70736">
        <w:rPr>
          <w:noProof/>
        </w:rPr>
      </w:r>
      <w:r w:rsidR="00B70736">
        <w:rPr>
          <w:noProof/>
        </w:rPr>
        <w:fldChar w:fldCharType="separate"/>
      </w:r>
      <w:r>
        <w:rPr>
          <w:noProof/>
        </w:rPr>
        <w:t>37</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6: Wireframes Fitnesskategorien</w:t>
      </w:r>
      <w:r>
        <w:rPr>
          <w:noProof/>
        </w:rPr>
        <w:tab/>
      </w:r>
      <w:r w:rsidR="00B70736">
        <w:rPr>
          <w:noProof/>
        </w:rPr>
        <w:fldChar w:fldCharType="begin"/>
      </w:r>
      <w:r>
        <w:rPr>
          <w:noProof/>
        </w:rPr>
        <w:instrText xml:space="preserve"> PAGEREF _Toc491091720 \h </w:instrText>
      </w:r>
      <w:r w:rsidR="00B70736">
        <w:rPr>
          <w:noProof/>
        </w:rPr>
      </w:r>
      <w:r w:rsidR="00B70736">
        <w:rPr>
          <w:noProof/>
        </w:rPr>
        <w:fldChar w:fldCharType="separate"/>
      </w:r>
      <w:r>
        <w:rPr>
          <w:noProof/>
        </w:rPr>
        <w:t>38</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7: Wireframes Einstellungen</w:t>
      </w:r>
      <w:r>
        <w:rPr>
          <w:noProof/>
        </w:rPr>
        <w:tab/>
      </w:r>
      <w:r w:rsidR="00B70736">
        <w:rPr>
          <w:noProof/>
        </w:rPr>
        <w:fldChar w:fldCharType="begin"/>
      </w:r>
      <w:r>
        <w:rPr>
          <w:noProof/>
        </w:rPr>
        <w:instrText xml:space="preserve"> PAGEREF _Toc491091721 \h </w:instrText>
      </w:r>
      <w:r w:rsidR="00B70736">
        <w:rPr>
          <w:noProof/>
        </w:rPr>
      </w:r>
      <w:r w:rsidR="00B70736">
        <w:rPr>
          <w:noProof/>
        </w:rPr>
        <w:fldChar w:fldCharType="separate"/>
      </w:r>
      <w:r>
        <w:rPr>
          <w:noProof/>
        </w:rPr>
        <w:t>39</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8: Wireframes Einstufungstest</w:t>
      </w:r>
      <w:r>
        <w:rPr>
          <w:noProof/>
        </w:rPr>
        <w:tab/>
      </w:r>
      <w:r w:rsidR="00B70736">
        <w:rPr>
          <w:noProof/>
        </w:rPr>
        <w:fldChar w:fldCharType="begin"/>
      </w:r>
      <w:r>
        <w:rPr>
          <w:noProof/>
        </w:rPr>
        <w:instrText xml:space="preserve"> PAGEREF _Toc491091722 \h </w:instrText>
      </w:r>
      <w:r w:rsidR="00B70736">
        <w:rPr>
          <w:noProof/>
        </w:rPr>
      </w:r>
      <w:r w:rsidR="00B70736">
        <w:rPr>
          <w:noProof/>
        </w:rPr>
        <w:fldChar w:fldCharType="separate"/>
      </w:r>
      <w:r>
        <w:rPr>
          <w:noProof/>
        </w:rPr>
        <w:t>40</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9: Wireframes Statistiken</w:t>
      </w:r>
      <w:r>
        <w:rPr>
          <w:noProof/>
        </w:rPr>
        <w:tab/>
      </w:r>
      <w:r w:rsidR="00B70736">
        <w:rPr>
          <w:noProof/>
        </w:rPr>
        <w:fldChar w:fldCharType="begin"/>
      </w:r>
      <w:r>
        <w:rPr>
          <w:noProof/>
        </w:rPr>
        <w:instrText xml:space="preserve"> PAGEREF _Toc491091723 \h </w:instrText>
      </w:r>
      <w:r w:rsidR="00B70736">
        <w:rPr>
          <w:noProof/>
        </w:rPr>
      </w:r>
      <w:r w:rsidR="00B70736">
        <w:rPr>
          <w:noProof/>
        </w:rPr>
        <w:fldChar w:fldCharType="separate"/>
      </w:r>
      <w:r>
        <w:rPr>
          <w:noProof/>
        </w:rPr>
        <w:t>41</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11: Wireframes Mein PersonalWorkout</w:t>
      </w:r>
      <w:r>
        <w:rPr>
          <w:noProof/>
        </w:rPr>
        <w:tab/>
      </w:r>
      <w:r w:rsidR="00B70736">
        <w:rPr>
          <w:noProof/>
        </w:rPr>
        <w:fldChar w:fldCharType="begin"/>
      </w:r>
      <w:r>
        <w:rPr>
          <w:noProof/>
        </w:rPr>
        <w:instrText xml:space="preserve"> PAGEREF _Toc491091724 \h </w:instrText>
      </w:r>
      <w:r w:rsidR="00B70736">
        <w:rPr>
          <w:noProof/>
        </w:rPr>
      </w:r>
      <w:r w:rsidR="00B70736">
        <w:rPr>
          <w:noProof/>
        </w:rPr>
        <w:fldChar w:fldCharType="separate"/>
      </w:r>
      <w:r>
        <w:rPr>
          <w:noProof/>
        </w:rPr>
        <w:t>42</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11: Wireframes Übung</w:t>
      </w:r>
      <w:r>
        <w:rPr>
          <w:noProof/>
        </w:rPr>
        <w:tab/>
      </w:r>
      <w:r w:rsidR="00B70736">
        <w:rPr>
          <w:noProof/>
        </w:rPr>
        <w:fldChar w:fldCharType="begin"/>
      </w:r>
      <w:r>
        <w:rPr>
          <w:noProof/>
        </w:rPr>
        <w:instrText xml:space="preserve"> PAGEREF _Toc491091725 \h </w:instrText>
      </w:r>
      <w:r w:rsidR="00B70736">
        <w:rPr>
          <w:noProof/>
        </w:rPr>
      </w:r>
      <w:r w:rsidR="00B70736">
        <w:rPr>
          <w:noProof/>
        </w:rPr>
        <w:fldChar w:fldCharType="separate"/>
      </w:r>
      <w:r>
        <w:rPr>
          <w:noProof/>
        </w:rPr>
        <w:t>43</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12 Aufmachung und Start</w:t>
      </w:r>
      <w:r>
        <w:rPr>
          <w:noProof/>
        </w:rPr>
        <w:tab/>
      </w:r>
      <w:r w:rsidR="00B70736">
        <w:rPr>
          <w:noProof/>
        </w:rPr>
        <w:fldChar w:fldCharType="begin"/>
      </w:r>
      <w:r>
        <w:rPr>
          <w:noProof/>
        </w:rPr>
        <w:instrText xml:space="preserve"> PAGEREF _Toc491091726 \h </w:instrText>
      </w:r>
      <w:r w:rsidR="00B70736">
        <w:rPr>
          <w:noProof/>
        </w:rPr>
      </w:r>
      <w:r w:rsidR="00B70736">
        <w:rPr>
          <w:noProof/>
        </w:rPr>
        <w:fldChar w:fldCharType="separate"/>
      </w:r>
      <w:r>
        <w:rPr>
          <w:noProof/>
        </w:rPr>
        <w:t>43</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13: Authenfication</w:t>
      </w:r>
      <w:r>
        <w:rPr>
          <w:noProof/>
        </w:rPr>
        <w:tab/>
      </w:r>
      <w:r w:rsidR="00B70736">
        <w:rPr>
          <w:noProof/>
        </w:rPr>
        <w:fldChar w:fldCharType="begin"/>
      </w:r>
      <w:r>
        <w:rPr>
          <w:noProof/>
        </w:rPr>
        <w:instrText xml:space="preserve"> PAGEREF _Toc491091727 \h </w:instrText>
      </w:r>
      <w:r w:rsidR="00B70736">
        <w:rPr>
          <w:noProof/>
        </w:rPr>
      </w:r>
      <w:r w:rsidR="00B70736">
        <w:rPr>
          <w:noProof/>
        </w:rPr>
        <w:fldChar w:fldCharType="separate"/>
      </w:r>
      <w:r>
        <w:rPr>
          <w:noProof/>
        </w:rPr>
        <w:t>44</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14: iOS Feedback</w:t>
      </w:r>
      <w:r>
        <w:rPr>
          <w:noProof/>
        </w:rPr>
        <w:tab/>
      </w:r>
      <w:r w:rsidR="00B70736">
        <w:rPr>
          <w:noProof/>
        </w:rPr>
        <w:fldChar w:fldCharType="begin"/>
      </w:r>
      <w:r>
        <w:rPr>
          <w:noProof/>
        </w:rPr>
        <w:instrText xml:space="preserve"> PAGEREF _Toc491091728 \h </w:instrText>
      </w:r>
      <w:r w:rsidR="00B70736">
        <w:rPr>
          <w:noProof/>
        </w:rPr>
      </w:r>
      <w:r w:rsidR="00B70736">
        <w:rPr>
          <w:noProof/>
        </w:rPr>
        <w:fldChar w:fldCharType="separate"/>
      </w:r>
      <w:r>
        <w:rPr>
          <w:noProof/>
        </w:rPr>
        <w:t>45</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15: Color</w:t>
      </w:r>
      <w:r>
        <w:rPr>
          <w:noProof/>
        </w:rPr>
        <w:tab/>
      </w:r>
      <w:r w:rsidR="00B70736">
        <w:rPr>
          <w:noProof/>
        </w:rPr>
        <w:fldChar w:fldCharType="begin"/>
      </w:r>
      <w:r>
        <w:rPr>
          <w:noProof/>
        </w:rPr>
        <w:instrText xml:space="preserve"> PAGEREF _Toc491091729 \h </w:instrText>
      </w:r>
      <w:r w:rsidR="00B70736">
        <w:rPr>
          <w:noProof/>
        </w:rPr>
      </w:r>
      <w:r w:rsidR="00B70736">
        <w:rPr>
          <w:noProof/>
        </w:rPr>
        <w:fldChar w:fldCharType="separate"/>
      </w:r>
      <w:r>
        <w:rPr>
          <w:noProof/>
        </w:rPr>
        <w:t>46</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16:Interaktive und Nicht-Interaktive Farben</w:t>
      </w:r>
      <w:r>
        <w:rPr>
          <w:noProof/>
        </w:rPr>
        <w:tab/>
      </w:r>
      <w:r w:rsidR="00B70736">
        <w:rPr>
          <w:noProof/>
        </w:rPr>
        <w:fldChar w:fldCharType="begin"/>
      </w:r>
      <w:r>
        <w:rPr>
          <w:noProof/>
        </w:rPr>
        <w:instrText xml:space="preserve"> PAGEREF _Toc491091730 \h </w:instrText>
      </w:r>
      <w:r w:rsidR="00B70736">
        <w:rPr>
          <w:noProof/>
        </w:rPr>
      </w:r>
      <w:r w:rsidR="00B70736">
        <w:rPr>
          <w:noProof/>
        </w:rPr>
        <w:fldChar w:fldCharType="separate"/>
      </w:r>
      <w:r>
        <w:rPr>
          <w:noProof/>
        </w:rPr>
        <w:t>46</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17 Layouts</w:t>
      </w:r>
      <w:r>
        <w:rPr>
          <w:noProof/>
        </w:rPr>
        <w:tab/>
      </w:r>
      <w:r w:rsidR="00B70736">
        <w:rPr>
          <w:noProof/>
        </w:rPr>
        <w:fldChar w:fldCharType="begin"/>
      </w:r>
      <w:r>
        <w:rPr>
          <w:noProof/>
        </w:rPr>
        <w:instrText xml:space="preserve"> PAGEREF _Toc491091731 \h </w:instrText>
      </w:r>
      <w:r w:rsidR="00B70736">
        <w:rPr>
          <w:noProof/>
        </w:rPr>
      </w:r>
      <w:r w:rsidR="00B70736">
        <w:rPr>
          <w:noProof/>
        </w:rPr>
        <w:fldChar w:fldCharType="separate"/>
      </w:r>
      <w:r>
        <w:rPr>
          <w:noProof/>
        </w:rPr>
        <w:t>47</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18: IOS Text Styles</w:t>
      </w:r>
      <w:r>
        <w:rPr>
          <w:noProof/>
        </w:rPr>
        <w:tab/>
      </w:r>
      <w:r w:rsidR="00B70736">
        <w:rPr>
          <w:noProof/>
        </w:rPr>
        <w:fldChar w:fldCharType="begin"/>
      </w:r>
      <w:r>
        <w:rPr>
          <w:noProof/>
        </w:rPr>
        <w:instrText xml:space="preserve"> PAGEREF _Toc491091732 \h </w:instrText>
      </w:r>
      <w:r w:rsidR="00B70736">
        <w:rPr>
          <w:noProof/>
        </w:rPr>
      </w:r>
      <w:r w:rsidR="00B70736">
        <w:rPr>
          <w:noProof/>
        </w:rPr>
        <w:fldChar w:fldCharType="separate"/>
      </w:r>
      <w:r>
        <w:rPr>
          <w:noProof/>
        </w:rPr>
        <w:t>48</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19 Dynamic Typ</w:t>
      </w:r>
      <w:r>
        <w:rPr>
          <w:noProof/>
        </w:rPr>
        <w:tab/>
      </w:r>
      <w:r w:rsidR="00B70736">
        <w:rPr>
          <w:noProof/>
        </w:rPr>
        <w:fldChar w:fldCharType="begin"/>
      </w:r>
      <w:r>
        <w:rPr>
          <w:noProof/>
        </w:rPr>
        <w:instrText xml:space="preserve"> PAGEREF _Toc491091733 \h </w:instrText>
      </w:r>
      <w:r w:rsidR="00B70736">
        <w:rPr>
          <w:noProof/>
        </w:rPr>
      </w:r>
      <w:r w:rsidR="00B70736">
        <w:rPr>
          <w:noProof/>
        </w:rPr>
        <w:fldChar w:fldCharType="separate"/>
      </w:r>
      <w:r>
        <w:rPr>
          <w:noProof/>
        </w:rPr>
        <w:t>49</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20 Scroll Views</w:t>
      </w:r>
      <w:r>
        <w:rPr>
          <w:noProof/>
        </w:rPr>
        <w:tab/>
      </w:r>
      <w:r w:rsidR="00B70736">
        <w:rPr>
          <w:noProof/>
        </w:rPr>
        <w:fldChar w:fldCharType="begin"/>
      </w:r>
      <w:r>
        <w:rPr>
          <w:noProof/>
        </w:rPr>
        <w:instrText xml:space="preserve"> PAGEREF _Toc491091734 \h </w:instrText>
      </w:r>
      <w:r w:rsidR="00B70736">
        <w:rPr>
          <w:noProof/>
        </w:rPr>
      </w:r>
      <w:r w:rsidR="00B70736">
        <w:rPr>
          <w:noProof/>
        </w:rPr>
        <w:fldChar w:fldCharType="separate"/>
      </w:r>
      <w:r>
        <w:rPr>
          <w:noProof/>
        </w:rPr>
        <w:t>49</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22 Beispiele System Icons</w:t>
      </w:r>
      <w:r>
        <w:rPr>
          <w:noProof/>
        </w:rPr>
        <w:tab/>
      </w:r>
      <w:r w:rsidR="00B70736">
        <w:rPr>
          <w:noProof/>
        </w:rPr>
        <w:fldChar w:fldCharType="begin"/>
      </w:r>
      <w:r>
        <w:rPr>
          <w:noProof/>
        </w:rPr>
        <w:instrText xml:space="preserve"> PAGEREF _Toc491091735 \h </w:instrText>
      </w:r>
      <w:r w:rsidR="00B70736">
        <w:rPr>
          <w:noProof/>
        </w:rPr>
      </w:r>
      <w:r w:rsidR="00B70736">
        <w:rPr>
          <w:noProof/>
        </w:rPr>
        <w:fldChar w:fldCharType="separate"/>
      </w:r>
      <w:r>
        <w:rPr>
          <w:noProof/>
        </w:rPr>
        <w:t>50</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22 Scroll Views</w:t>
      </w:r>
      <w:r>
        <w:rPr>
          <w:noProof/>
        </w:rPr>
        <w:tab/>
      </w:r>
      <w:r w:rsidR="00B70736">
        <w:rPr>
          <w:noProof/>
        </w:rPr>
        <w:fldChar w:fldCharType="begin"/>
      </w:r>
      <w:r>
        <w:rPr>
          <w:noProof/>
        </w:rPr>
        <w:instrText xml:space="preserve"> PAGEREF _Toc491091736 \h </w:instrText>
      </w:r>
      <w:r w:rsidR="00B70736">
        <w:rPr>
          <w:noProof/>
        </w:rPr>
      </w:r>
      <w:r w:rsidR="00B70736">
        <w:rPr>
          <w:noProof/>
        </w:rPr>
        <w:fldChar w:fldCharType="separate"/>
      </w:r>
      <w:r>
        <w:rPr>
          <w:noProof/>
        </w:rPr>
        <w:t>51</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23 Beispiel Label</w:t>
      </w:r>
      <w:r>
        <w:rPr>
          <w:noProof/>
        </w:rPr>
        <w:tab/>
      </w:r>
      <w:r w:rsidR="00B70736">
        <w:rPr>
          <w:noProof/>
        </w:rPr>
        <w:fldChar w:fldCharType="begin"/>
      </w:r>
      <w:r>
        <w:rPr>
          <w:noProof/>
        </w:rPr>
        <w:instrText xml:space="preserve"> PAGEREF _Toc491091737 \h </w:instrText>
      </w:r>
      <w:r w:rsidR="00B70736">
        <w:rPr>
          <w:noProof/>
        </w:rPr>
      </w:r>
      <w:r w:rsidR="00B70736">
        <w:rPr>
          <w:noProof/>
        </w:rPr>
        <w:fldChar w:fldCharType="separate"/>
      </w:r>
      <w:r>
        <w:rPr>
          <w:noProof/>
        </w:rPr>
        <w:t>53</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24 Beispiel Sliders</w:t>
      </w:r>
      <w:r>
        <w:rPr>
          <w:noProof/>
        </w:rPr>
        <w:tab/>
      </w:r>
      <w:r w:rsidR="00B70736">
        <w:rPr>
          <w:noProof/>
        </w:rPr>
        <w:fldChar w:fldCharType="begin"/>
      </w:r>
      <w:r>
        <w:rPr>
          <w:noProof/>
        </w:rPr>
        <w:instrText xml:space="preserve"> PAGEREF _Toc491091738 \h </w:instrText>
      </w:r>
      <w:r w:rsidR="00B70736">
        <w:rPr>
          <w:noProof/>
        </w:rPr>
      </w:r>
      <w:r w:rsidR="00B70736">
        <w:rPr>
          <w:noProof/>
        </w:rPr>
        <w:fldChar w:fldCharType="separate"/>
      </w:r>
      <w:r>
        <w:rPr>
          <w:noProof/>
        </w:rPr>
        <w:t>53</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25 Steppers</w:t>
      </w:r>
      <w:r>
        <w:rPr>
          <w:noProof/>
        </w:rPr>
        <w:tab/>
      </w:r>
      <w:r w:rsidR="00B70736">
        <w:rPr>
          <w:noProof/>
        </w:rPr>
        <w:fldChar w:fldCharType="begin"/>
      </w:r>
      <w:r>
        <w:rPr>
          <w:noProof/>
        </w:rPr>
        <w:instrText xml:space="preserve"> PAGEREF _Toc491091739 \h </w:instrText>
      </w:r>
      <w:r w:rsidR="00B70736">
        <w:rPr>
          <w:noProof/>
        </w:rPr>
      </w:r>
      <w:r w:rsidR="00B70736">
        <w:rPr>
          <w:noProof/>
        </w:rPr>
        <w:fldChar w:fldCharType="separate"/>
      </w:r>
      <w:r>
        <w:rPr>
          <w:noProof/>
        </w:rPr>
        <w:t>54</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26 Beispiel Switches</w:t>
      </w:r>
      <w:r>
        <w:rPr>
          <w:noProof/>
        </w:rPr>
        <w:tab/>
      </w:r>
      <w:r w:rsidR="00B70736">
        <w:rPr>
          <w:noProof/>
        </w:rPr>
        <w:fldChar w:fldCharType="begin"/>
      </w:r>
      <w:r>
        <w:rPr>
          <w:noProof/>
        </w:rPr>
        <w:instrText xml:space="preserve"> PAGEREF _Toc491091740 \h </w:instrText>
      </w:r>
      <w:r w:rsidR="00B70736">
        <w:rPr>
          <w:noProof/>
        </w:rPr>
      </w:r>
      <w:r w:rsidR="00B70736">
        <w:rPr>
          <w:noProof/>
        </w:rPr>
        <w:fldChar w:fldCharType="separate"/>
      </w:r>
      <w:r>
        <w:rPr>
          <w:noProof/>
        </w:rPr>
        <w:t>55</w:t>
      </w:r>
      <w:r w:rsidR="00B70736">
        <w:rPr>
          <w:noProof/>
        </w:rPr>
        <w:fldChar w:fldCharType="end"/>
      </w:r>
    </w:p>
    <w:p w:rsidR="0071508D" w:rsidRPr="00535246" w:rsidRDefault="0071508D">
      <w:pPr>
        <w:pStyle w:val="Abbildungsverzeichnis"/>
        <w:rPr>
          <w:rFonts w:asciiTheme="minorHAnsi" w:eastAsiaTheme="minorEastAsia" w:hAnsiTheme="minorHAnsi" w:cstheme="minorBidi"/>
          <w:noProof/>
          <w:sz w:val="24"/>
          <w:szCs w:val="24"/>
          <w:lang w:val="en-US"/>
        </w:rPr>
      </w:pPr>
      <w:r w:rsidRPr="00535246">
        <w:rPr>
          <w:noProof/>
          <w:lang w:val="en-US"/>
        </w:rPr>
        <w:t>Abbildung 27 Text Fields</w:t>
      </w:r>
      <w:r w:rsidRPr="00535246">
        <w:rPr>
          <w:noProof/>
          <w:lang w:val="en-US"/>
        </w:rPr>
        <w:tab/>
      </w:r>
      <w:r w:rsidR="00B70736">
        <w:rPr>
          <w:noProof/>
        </w:rPr>
        <w:fldChar w:fldCharType="begin"/>
      </w:r>
      <w:r w:rsidRPr="00535246">
        <w:rPr>
          <w:noProof/>
          <w:lang w:val="en-US"/>
        </w:rPr>
        <w:instrText xml:space="preserve"> PAGEREF _Toc491091741 \h </w:instrText>
      </w:r>
      <w:r w:rsidR="00B70736">
        <w:rPr>
          <w:noProof/>
        </w:rPr>
      </w:r>
      <w:r w:rsidR="00B70736">
        <w:rPr>
          <w:noProof/>
        </w:rPr>
        <w:fldChar w:fldCharType="separate"/>
      </w:r>
      <w:r w:rsidRPr="00535246">
        <w:rPr>
          <w:noProof/>
          <w:lang w:val="en-US"/>
        </w:rPr>
        <w:t>56</w:t>
      </w:r>
      <w:r w:rsidR="00B70736">
        <w:rPr>
          <w:noProof/>
        </w:rPr>
        <w:fldChar w:fldCharType="end"/>
      </w:r>
    </w:p>
    <w:p w:rsidR="0071508D" w:rsidRPr="00535246" w:rsidRDefault="0071508D">
      <w:pPr>
        <w:pStyle w:val="Abbildungsverzeichnis"/>
        <w:rPr>
          <w:rFonts w:asciiTheme="minorHAnsi" w:eastAsiaTheme="minorEastAsia" w:hAnsiTheme="minorHAnsi" w:cstheme="minorBidi"/>
          <w:noProof/>
          <w:sz w:val="24"/>
          <w:szCs w:val="24"/>
          <w:lang w:val="en-US"/>
        </w:rPr>
      </w:pPr>
      <w:r w:rsidRPr="00535246">
        <w:rPr>
          <w:noProof/>
          <w:lang w:val="en-US"/>
        </w:rPr>
        <w:t>Abbildung 28: Mockups Launch Screen</w:t>
      </w:r>
      <w:r w:rsidRPr="00535246">
        <w:rPr>
          <w:noProof/>
          <w:lang w:val="en-US"/>
        </w:rPr>
        <w:tab/>
      </w:r>
      <w:r w:rsidR="00B70736">
        <w:rPr>
          <w:noProof/>
        </w:rPr>
        <w:fldChar w:fldCharType="begin"/>
      </w:r>
      <w:r w:rsidRPr="00535246">
        <w:rPr>
          <w:noProof/>
          <w:lang w:val="en-US"/>
        </w:rPr>
        <w:instrText xml:space="preserve"> PAGEREF _Toc491091742 \h </w:instrText>
      </w:r>
      <w:r w:rsidR="00B70736">
        <w:rPr>
          <w:noProof/>
        </w:rPr>
      </w:r>
      <w:r w:rsidR="00B70736">
        <w:rPr>
          <w:noProof/>
        </w:rPr>
        <w:fldChar w:fldCharType="separate"/>
      </w:r>
      <w:r w:rsidRPr="00535246">
        <w:rPr>
          <w:noProof/>
          <w:lang w:val="en-US"/>
        </w:rPr>
        <w:t>57</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29: Mockups Willkommen</w:t>
      </w:r>
      <w:r>
        <w:rPr>
          <w:noProof/>
        </w:rPr>
        <w:tab/>
      </w:r>
      <w:r w:rsidR="00B70736">
        <w:rPr>
          <w:noProof/>
        </w:rPr>
        <w:fldChar w:fldCharType="begin"/>
      </w:r>
      <w:r>
        <w:rPr>
          <w:noProof/>
        </w:rPr>
        <w:instrText xml:space="preserve"> PAGEREF _Toc491091743 \h </w:instrText>
      </w:r>
      <w:r w:rsidR="00B70736">
        <w:rPr>
          <w:noProof/>
        </w:rPr>
      </w:r>
      <w:r w:rsidR="00B70736">
        <w:rPr>
          <w:noProof/>
        </w:rPr>
        <w:fldChar w:fldCharType="separate"/>
      </w:r>
      <w:r>
        <w:rPr>
          <w:noProof/>
        </w:rPr>
        <w:t>58</w:t>
      </w:r>
      <w:r w:rsidR="00B70736">
        <w:rPr>
          <w:noProof/>
        </w:rPr>
        <w:fldChar w:fldCharType="end"/>
      </w:r>
    </w:p>
    <w:p w:rsidR="0071508D" w:rsidRDefault="0071508D">
      <w:pPr>
        <w:pStyle w:val="Abbildungsverzeichnis"/>
        <w:rPr>
          <w:rFonts w:asciiTheme="minorHAnsi" w:eastAsiaTheme="minorEastAsia" w:hAnsiTheme="minorHAnsi" w:cstheme="minorBidi"/>
          <w:noProof/>
          <w:sz w:val="24"/>
          <w:szCs w:val="24"/>
        </w:rPr>
      </w:pPr>
      <w:r>
        <w:rPr>
          <w:noProof/>
        </w:rPr>
        <w:t>Abbildung 30: Mockups Einstellungen</w:t>
      </w:r>
      <w:r>
        <w:rPr>
          <w:noProof/>
        </w:rPr>
        <w:tab/>
      </w:r>
      <w:r w:rsidR="00B70736">
        <w:rPr>
          <w:noProof/>
        </w:rPr>
        <w:fldChar w:fldCharType="begin"/>
      </w:r>
      <w:r>
        <w:rPr>
          <w:noProof/>
        </w:rPr>
        <w:instrText xml:space="preserve"> PAGEREF _Toc491091744 \h </w:instrText>
      </w:r>
      <w:r w:rsidR="00B70736">
        <w:rPr>
          <w:noProof/>
        </w:rPr>
      </w:r>
      <w:r w:rsidR="00B70736">
        <w:rPr>
          <w:noProof/>
        </w:rPr>
        <w:fldChar w:fldCharType="separate"/>
      </w:r>
      <w:r>
        <w:rPr>
          <w:noProof/>
        </w:rPr>
        <w:t>59</w:t>
      </w:r>
      <w:r w:rsidR="00B70736">
        <w:rPr>
          <w:noProof/>
        </w:rPr>
        <w:fldChar w:fldCharType="end"/>
      </w:r>
    </w:p>
    <w:p w:rsidR="00B837EF" w:rsidRPr="00B837EF" w:rsidRDefault="00B70736" w:rsidP="00B837EF">
      <w:r>
        <w:rPr>
          <w:sz w:val="22"/>
        </w:rPr>
        <w:fldChar w:fldCharType="end"/>
      </w:r>
    </w:p>
    <w:p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rsidR="00B837EF" w:rsidRDefault="00B837EF" w:rsidP="00B837EF">
      <w:pPr>
        <w:pStyle w:val="berschrift1ohneNummerierung"/>
      </w:pPr>
      <w:bookmarkStart w:id="2" w:name="_Toc490941494"/>
      <w:r>
        <w:lastRenderedPageBreak/>
        <w:t>Tabellenverzeichnis</w:t>
      </w:r>
      <w:bookmarkEnd w:id="2"/>
    </w:p>
    <w:p w:rsidR="000B785F" w:rsidRDefault="00B70736">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0B785F">
        <w:rPr>
          <w:noProof/>
        </w:rPr>
        <w:t>Tabelle 1: Data Dictionary</w:t>
      </w:r>
      <w:r w:rsidR="000B785F">
        <w:rPr>
          <w:noProof/>
        </w:rPr>
        <w:tab/>
      </w:r>
      <w:r>
        <w:rPr>
          <w:noProof/>
        </w:rPr>
        <w:fldChar w:fldCharType="begin"/>
      </w:r>
      <w:r w:rsidR="000B785F">
        <w:rPr>
          <w:noProof/>
        </w:rPr>
        <w:instrText xml:space="preserve"> PAGEREF _Toc490941435 \h </w:instrText>
      </w:r>
      <w:r>
        <w:rPr>
          <w:noProof/>
        </w:rPr>
      </w:r>
      <w:r>
        <w:rPr>
          <w:noProof/>
        </w:rPr>
        <w:fldChar w:fldCharType="separate"/>
      </w:r>
      <w:r w:rsidR="000B785F">
        <w:rPr>
          <w:noProof/>
        </w:rPr>
        <w:t>9</w:t>
      </w:r>
      <w:r>
        <w:rPr>
          <w:noProof/>
        </w:rPr>
        <w:fldChar w:fldCharType="end"/>
      </w:r>
    </w:p>
    <w:p w:rsidR="00B837EF" w:rsidRDefault="00B70736"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rsidR="008B63CD" w:rsidRDefault="008B63CD" w:rsidP="00E93DA6">
      <w:pPr>
        <w:pStyle w:val="berschrift1"/>
        <w:keepLines/>
        <w:pageBreakBefore w:val="0"/>
        <w:numPr>
          <w:ilvl w:val="0"/>
          <w:numId w:val="3"/>
        </w:numPr>
        <w:spacing w:before="480" w:after="0" w:line="276" w:lineRule="auto"/>
      </w:pPr>
      <w:bookmarkStart w:id="3" w:name="_Toc490941495"/>
      <w:bookmarkStart w:id="4" w:name="_Toc415465643"/>
      <w:bookmarkStart w:id="5" w:name="_Ref414785387"/>
      <w:bookmarkStart w:id="6" w:name="_Ref418325438"/>
      <w:bookmarkStart w:id="7" w:name="_Toc415465661"/>
      <w:bookmarkStart w:id="8" w:name="_Toc410799451"/>
      <w:bookmarkStart w:id="9" w:name="_Toc410799366"/>
      <w:bookmarkStart w:id="10" w:name="_Toc410799446"/>
      <w:bookmarkStart w:id="11" w:name="_Toc410799361"/>
      <w:r>
        <w:lastRenderedPageBreak/>
        <w:t>Einleitung</w:t>
      </w:r>
      <w:bookmarkEnd w:id="3"/>
    </w:p>
    <w:p w:rsidR="008B63CD" w:rsidRDefault="008B63CD" w:rsidP="008B63CD">
      <w:r>
        <w:t>...</w:t>
      </w:r>
    </w:p>
    <w:p w:rsidR="008B63CD" w:rsidRDefault="008B63CD" w:rsidP="00E93DA6">
      <w:pPr>
        <w:pStyle w:val="berschrift2"/>
        <w:keepLines/>
        <w:tabs>
          <w:tab w:val="clear" w:pos="851"/>
        </w:tabs>
        <w:spacing w:before="40" w:after="0"/>
      </w:pPr>
      <w:bookmarkStart w:id="12" w:name="_Toc490142072"/>
      <w:bookmarkStart w:id="13" w:name="_Toc490941496"/>
      <w:r>
        <w:t>Projektbeschreibung</w:t>
      </w:r>
      <w:bookmarkEnd w:id="12"/>
      <w:bookmarkEnd w:id="13"/>
    </w:p>
    <w:p w:rsidR="008B63CD" w:rsidRDefault="008B63CD" w:rsidP="008B63CD">
      <w:r>
        <w:t>...</w:t>
      </w:r>
    </w:p>
    <w:p w:rsidR="008B63CD" w:rsidRDefault="008B63CD" w:rsidP="00E93DA6">
      <w:pPr>
        <w:pStyle w:val="berschrift2"/>
        <w:keepLines/>
        <w:tabs>
          <w:tab w:val="clear" w:pos="851"/>
        </w:tabs>
        <w:spacing w:before="40" w:after="0"/>
      </w:pPr>
      <w:bookmarkStart w:id="14" w:name="_Toc490142073"/>
      <w:bookmarkStart w:id="15" w:name="_Toc490941497"/>
      <w:r>
        <w:t>Projektplanung</w:t>
      </w:r>
      <w:bookmarkEnd w:id="14"/>
      <w:bookmarkEnd w:id="15"/>
    </w:p>
    <w:p w:rsidR="008B63CD" w:rsidRDefault="008B63CD" w:rsidP="008B63CD">
      <w:r>
        <w:t>...</w:t>
      </w:r>
    </w:p>
    <w:p w:rsidR="008B63CD" w:rsidRDefault="008B63CD" w:rsidP="00E93DA6">
      <w:pPr>
        <w:pStyle w:val="berschrift3"/>
        <w:keepLines/>
        <w:spacing w:before="40" w:after="0"/>
      </w:pPr>
      <w:bookmarkStart w:id="16" w:name="_Toc490142074"/>
      <w:bookmarkStart w:id="17" w:name="_Toc490941498"/>
      <w:r>
        <w:t>Aufgabenverteilung</w:t>
      </w:r>
      <w:bookmarkEnd w:id="16"/>
      <w:bookmarkEnd w:id="17"/>
    </w:p>
    <w:p w:rsidR="008B63CD" w:rsidRDefault="008B63CD" w:rsidP="008B63CD">
      <w:r>
        <w:t>...</w:t>
      </w:r>
    </w:p>
    <w:p w:rsidR="008B63CD" w:rsidRDefault="008B63CD" w:rsidP="00E93DA6">
      <w:pPr>
        <w:pStyle w:val="berschrift3"/>
        <w:keepLines/>
        <w:spacing w:before="40" w:after="0"/>
      </w:pPr>
      <w:bookmarkStart w:id="18" w:name="_Toc490142075"/>
      <w:bookmarkStart w:id="19" w:name="_Toc490941499"/>
      <w:r>
        <w:t>Meilensteine</w:t>
      </w:r>
      <w:bookmarkEnd w:id="18"/>
      <w:bookmarkEnd w:id="19"/>
    </w:p>
    <w:p w:rsidR="008B63CD" w:rsidRDefault="008B63CD" w:rsidP="008B63CD">
      <w:r>
        <w:t>...</w:t>
      </w:r>
    </w:p>
    <w:p w:rsidR="008B63CD" w:rsidRDefault="008B63CD" w:rsidP="00E93DA6">
      <w:pPr>
        <w:pStyle w:val="berschrift3"/>
        <w:keepLines/>
        <w:spacing w:before="40" w:after="0"/>
      </w:pPr>
      <w:bookmarkStart w:id="20" w:name="_Toc490142076"/>
      <w:bookmarkStart w:id="21" w:name="_Toc490941500"/>
      <w:r>
        <w:t>Herausforderungen</w:t>
      </w:r>
      <w:bookmarkEnd w:id="20"/>
      <w:bookmarkEnd w:id="21"/>
    </w:p>
    <w:p w:rsidR="008B63CD" w:rsidRDefault="008B63CD" w:rsidP="008B63CD">
      <w:r>
        <w:t>...</w:t>
      </w:r>
    </w:p>
    <w:p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rsidR="008B63CD" w:rsidRDefault="008B63CD" w:rsidP="00E93DA6">
      <w:pPr>
        <w:pStyle w:val="berschrift1"/>
        <w:keepLines/>
        <w:pageBreakBefore w:val="0"/>
        <w:spacing w:before="480" w:after="0" w:line="276" w:lineRule="auto"/>
      </w:pPr>
      <w:bookmarkStart w:id="23" w:name="_Toc490941501"/>
      <w:r>
        <w:lastRenderedPageBreak/>
        <w:t>Analyse bestehender Fitness-Apps</w:t>
      </w:r>
      <w:bookmarkEnd w:id="22"/>
      <w:bookmarkEnd w:id="23"/>
    </w:p>
    <w:p w:rsidR="00535246" w:rsidRDefault="00535246" w:rsidP="00535246">
      <w:r>
        <w:t>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w:t>
      </w:r>
      <w:r>
        <w:t>e</w:t>
      </w:r>
      <w:r>
        <w:t xml:space="preserve">nen Applikationen abgrenzen könne, um einen dadurch einen Wettbewerbsvorteil zu generieren </w:t>
      </w:r>
      <w:r>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fldChar w:fldCharType="separate"/>
      </w:r>
      <w:bookmarkStart w:id="24" w:name="_CTVP00153773ba2953b45148cfc2b0d3f391182"/>
      <w:r>
        <w:t>(Mroz 2016, S. 77f.)</w:t>
      </w:r>
      <w:bookmarkEnd w:id="24"/>
      <w:r>
        <w:fldChar w:fldCharType="end"/>
      </w:r>
      <w:r>
        <w:t>.</w:t>
      </w:r>
    </w:p>
    <w:p w:rsidR="00535246" w:rsidRDefault="00535246" w:rsidP="00535246">
      <w:r>
        <w:t>Zur Analyse werden die folgenden Betrachtungskriterien untersucht:</w:t>
      </w:r>
    </w:p>
    <w:p w:rsidR="00535246" w:rsidRDefault="00535246" w:rsidP="00535246">
      <w:r>
        <w:t>Zunächst wird betrachtet, ob der Nutzer beim erstmaligen Starten der Applikat</w:t>
      </w:r>
      <w:r>
        <w:t>i</w:t>
      </w:r>
      <w:r>
        <w:t>on eine Einrichtung vornehmen muss und in welcher Form bzw. in welchem Umfang diese erfolgt.</w:t>
      </w:r>
    </w:p>
    <w:p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rsidR="00535246" w:rsidRDefault="00535246" w:rsidP="00535246">
      <w:r>
        <w:t xml:space="preserve">In Bereich Fitness und Training ergeben sich mehrere Möglichkeiten ein Training zu gestalten. Mit PersonalFit kann der Nutzer zwar auch weniger physikalische Ziele verfolgen, dennoch bietet die App drei eher körperlich angesetzte Ziele, Kraftaufbau, Fettverbrennung und Beweglichkeit. Die Analyse der Zielsetzungen anderer Applikationen kann daher herausstellen, ob sich PersonalFit in diesem Konzept von bestehenden Apps unterscheidet. </w:t>
      </w:r>
    </w:p>
    <w:p w:rsidR="00535246" w:rsidRDefault="00535246" w:rsidP="00535246">
      <w:r>
        <w:t>Bietet eine App Training der körperlichen Fitness an, geschieht dies meist durch in Workouts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rsidR="00535246" w:rsidRDefault="00535246" w:rsidP="00535246">
      <w:r>
        <w:t>Ein weiteres starkes Unterscheidungsmerkmal bietet die Qualität der dargebot</w:t>
      </w:r>
      <w:r>
        <w:t>e</w:t>
      </w:r>
      <w:r>
        <w:t>nen Inhalte. Besonders bei Fitness-Applikationen bieten sich bzgl. der Detailli</w:t>
      </w:r>
      <w:r>
        <w:t>e</w:t>
      </w:r>
      <w:r>
        <w:t xml:space="preserve">rung und Art der Darstellung unterschiedliche Möglichkeiten. Einerseits stellen manche Applikationen lediglich statische Bilder zur Verfügung, andere bieten ganze Videodateien an, die das gesamte Workout begleiten. </w:t>
      </w:r>
      <w:r>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fldChar w:fldCharType="separate"/>
      </w:r>
      <w:bookmarkStart w:id="25" w:name="_CTVP00161bb3910636949d7b82e35a378f4547b"/>
      <w:r>
        <w:t>(Mroz 2016, S. 76)</w:t>
      </w:r>
      <w:bookmarkEnd w:id="25"/>
      <w:r>
        <w:fldChar w:fldCharType="end"/>
      </w:r>
    </w:p>
    <w:p w:rsidR="00535246" w:rsidRDefault="00535246" w:rsidP="00535246">
      <w:r>
        <w:lastRenderedPageBreak/>
        <w:t xml:space="preserve">Auch betrachtet wird der Funktionsumfang der einzelnen Applikationen. Darunter fallen bspw. die Möglichkeit zur Auswertung und Pflege von Statistiken zum eigenen Erfolg (Tracken), oder die bereits erwähnte Auswahlmöglichkeit unterschiedlicher Trainingspläne und –ziele. </w:t>
      </w:r>
      <w:r>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fldChar w:fldCharType="separate"/>
      </w:r>
      <w:bookmarkStart w:id="26" w:name="_CTVP0017c0f0f77485d48dfa936f1d92f501e2b"/>
      <w:r>
        <w:t>(Mroz 2016, S. 77)</w:t>
      </w:r>
      <w:bookmarkEnd w:id="26"/>
      <w:r>
        <w:fldChar w:fldCharType="end"/>
      </w:r>
    </w:p>
    <w:p w:rsidR="00535246" w:rsidRDefault="00535246" w:rsidP="00535246">
      <w:r>
        <w:t>Desweiteren ist das Design einer Applikation häufig ausschlaggebend für die Benutzung der App. Ein klares Design kann sich unterstü</w:t>
      </w:r>
      <w:r>
        <w:t>t</w:t>
      </w:r>
      <w:r>
        <w:t>zend auf die Usability auswirken, eine konkrete Zielgruppe ansprechen oder Emoti</w:t>
      </w:r>
      <w:r>
        <w:t>o</w:t>
      </w:r>
      <w:r>
        <w:t xml:space="preserve">nen mit der App verbinden. </w:t>
      </w:r>
      <w:r>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fldChar w:fldCharType="separate"/>
      </w:r>
      <w:bookmarkStart w:id="27" w:name="_CTVP00111713c3acf7e4d06a9315c2a38aa1f74"/>
      <w:r>
        <w:t>(Mroz 2016, S. 76f.; Jänicke 2016)</w:t>
      </w:r>
      <w:bookmarkEnd w:id="27"/>
      <w:r>
        <w:fldChar w:fldCharType="end"/>
      </w:r>
      <w:r>
        <w:t xml:space="preserve"> </w:t>
      </w:r>
    </w:p>
    <w:p w:rsidR="00535246" w:rsidRDefault="00535246" w:rsidP="00535246">
      <w:r>
        <w:t>Die Usability einer Applikation beschreibt eine effiziente und zufriedenstellende Zielerreichung durch die Nutzung der App, man kann sie auch als Benutze</w:t>
      </w:r>
      <w:r>
        <w:t>r</w:t>
      </w:r>
      <w:r>
        <w:t xml:space="preserve">freundlichkeit umschreiben </w:t>
      </w:r>
      <w:r>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fldChar w:fldCharType="separate"/>
      </w:r>
      <w:bookmarkStart w:id="28" w:name="_CTVP0011fd101357fdb40e596ee22d0f880fd75"/>
      <w:r>
        <w:t>(Mroz 2016, S. 76f.)</w:t>
      </w:r>
      <w:bookmarkEnd w:id="28"/>
      <w:r>
        <w:fldChar w:fldCharType="end"/>
      </w:r>
      <w:r>
        <w:t>.</w:t>
      </w:r>
    </w:p>
    <w:p w:rsidR="00535246" w:rsidRDefault="00535246" w:rsidP="00535246">
      <w:r>
        <w:t>Im Bezug auf Fitness-Apps könnte man zusätzlich betrachten, wie die Nutzer durch die Applikation motiviert werden ihre Ziele zu erreichen.</w:t>
      </w:r>
    </w:p>
    <w:p w:rsidR="00535246" w:rsidRDefault="00535246" w:rsidP="00535246">
      <w:r>
        <w:t>Zusätzlich werden Besonderheiten der einzelnen Applikationen herausgestellt, um zu erfassen, inwieweit sie sich durch diese von Konkurrenzanwendungen abheben.</w:t>
      </w:r>
    </w:p>
    <w:p w:rsidR="00535246" w:rsidRDefault="00535246" w:rsidP="00535246">
      <w:pPr>
        <w:pStyle w:val="berschrift2"/>
      </w:pPr>
      <w:r>
        <w:t>Fitbit</w:t>
      </w:r>
    </w:p>
    <w:p w:rsidR="00535246" w:rsidRPr="00F242CB" w:rsidRDefault="00535246" w:rsidP="00535246">
      <w:r w:rsidRPr="00F242CB">
        <w:t xml:space="preserve">Fitbit ist eine Fitness-Tracker-App, die in Verbindung mit einem Fitness-Armband von der Marke Fitbit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w:t>
      </w:r>
      <w:r w:rsidRPr="00830CE3">
        <w:t>L</w:t>
      </w:r>
      <w:r w:rsidRPr="00830CE3">
        <w:t>LIEREN BESSER SCHLAFEN</w:t>
      </w:r>
      <w:r>
        <w:t xml:space="preserve">“. </w:t>
      </w:r>
      <w:r>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fldChar w:fldCharType="separate"/>
      </w:r>
      <w:bookmarkStart w:id="29" w:name="_CTVP0018b47a23de540430f900282334c7f1411"/>
      <w:r>
        <w:t>(Fitbit 2017)</w:t>
      </w:r>
      <w:bookmarkEnd w:id="29"/>
      <w:r>
        <w:fldChar w:fldCharType="end"/>
      </w:r>
    </w:p>
    <w:p w:rsidR="00535246" w:rsidRDefault="00535246" w:rsidP="00535246">
      <w:r>
        <w:t>Zunächst wird die Einrichtung der Applikation betrachtet. Diese gestaltet sich als farbenfroh und schick designt und begleitet Einrichtung eines Accounts, die Synchr</w:t>
      </w:r>
      <w:r>
        <w:t>o</w:t>
      </w:r>
      <w:r>
        <w:t>nisation mit dem gewählten Fitness-Armband, sowie die Einrichtung des Dashboards, anhand der gewählten persönlichen Ziele. Zunächst wird der Nutzer angehalten einen Account einzurichten und soll Daten zu seiner Person berei</w:t>
      </w:r>
      <w:r>
        <w:t>t</w:t>
      </w:r>
      <w:r>
        <w:t xml:space="preserve">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w:t>
      </w:r>
      <w:r>
        <w:lastRenderedPageBreak/>
        <w:t>positiv anzumerken, dass beim Auswä</w:t>
      </w:r>
      <w:r w:rsidRPr="008740F8">
        <w:t>hlen der persönlichen zu erreiche</w:t>
      </w:r>
      <w:r w:rsidRPr="008740F8">
        <w:t>n</w:t>
      </w:r>
      <w:r w:rsidRPr="008740F8">
        <w:t>den konkreten Zielkennzahl, hilfreiche Tipps zur sinnvollen Auswahl auf Basis von offiziellen Quellen bzw. Statistiken aus dem Themenbereich Sport und Gesun</w:t>
      </w:r>
      <w:r w:rsidRPr="008740F8">
        <w:t>d</w:t>
      </w:r>
      <w:r w:rsidRPr="008740F8">
        <w:t>heit gegeben werden. Allgemein</w:t>
      </w:r>
      <w:r>
        <w:t xml:space="preserve"> wirkt die Einrichtung sehr detailliert, aber durch die anspr</w:t>
      </w:r>
      <w:r>
        <w:t>e</w:t>
      </w:r>
      <w:r>
        <w:t>chenden, wenn auch eher kindlichen Bilder und Erläuterungen, besitzt der Prozess einen Unterhaltungsch</w:t>
      </w:r>
      <w:r>
        <w:t>a</w:t>
      </w:r>
      <w:r>
        <w:t xml:space="preserve">rakter (vgl. </w:t>
      </w:r>
      <w:r>
        <w:fldChar w:fldCharType="begin"/>
      </w:r>
      <w:r>
        <w:instrText xml:space="preserve"> REF _Ref491093466 \h </w:instrText>
      </w:r>
      <w:r>
        <w:fldChar w:fldCharType="separate"/>
      </w:r>
      <w:r>
        <w:t xml:space="preserve">Abbildung </w:t>
      </w:r>
      <w:r>
        <w:rPr>
          <w:noProof/>
        </w:rPr>
        <w:t>1</w:t>
      </w:r>
      <w:r>
        <w:fldChar w:fldCharType="end"/>
      </w:r>
      <w:r>
        <w:t xml:space="preserve">). </w:t>
      </w:r>
    </w:p>
    <w:p w:rsidR="00535246" w:rsidRDefault="00535246" w:rsidP="00535246">
      <w:pPr>
        <w:keepNext/>
        <w:jc w:val="center"/>
      </w:pPr>
      <w:r>
        <w:rPr>
          <w:noProof/>
        </w:rPr>
        <w:drawing>
          <wp:inline distT="0" distB="0" distL="0" distR="0">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rsidR="00535246" w:rsidRDefault="00535246" w:rsidP="00535246">
      <w:pPr>
        <w:pStyle w:val="Beschriftung"/>
      </w:pPr>
      <w:bookmarkStart w:id="30" w:name="_Ref491093466"/>
      <w:r>
        <w:t xml:space="preserve">Abbildung </w:t>
      </w:r>
      <w:fldSimple w:instr=" SEQ Abbildung \* ARABIC ">
        <w:r>
          <w:rPr>
            <w:noProof/>
          </w:rPr>
          <w:t>1</w:t>
        </w:r>
      </w:fldSimple>
      <w:bookmarkEnd w:id="30"/>
      <w:r>
        <w:t xml:space="preserve"> </w:t>
      </w:r>
      <w:r w:rsidRPr="00EA212B">
        <w:t>Fitbit Einrichtung, Festlegung des Aktivitätsziels</w:t>
      </w:r>
    </w:p>
    <w:p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rsidR="00535246" w:rsidRDefault="00535246" w:rsidP="00535246">
      <w:r>
        <w:t>Die Applikation Fitbit fokussiert sich auf das Festhalten der Fortschritte seiner Nutzer, dem sogenannten Tracking. Demnach sind auch die auswählbaren Ziele auf das Nachhalten der durchgeführten Einheiten ausgerichtet. Dem Nutzer ist es möglich seine Schlafgewohnheiten festzuhalten, welche anhand eines Bew</w:t>
      </w:r>
      <w:r>
        <w:t>e</w:t>
      </w:r>
      <w:r>
        <w:t xml:space="preserve">gungsprofils ausgewertet werden, und prüft, ob das gesetzte Stundenziel erreicht wird. Desweiteren ist es dem Nutzer möglich ein Ziel für regelmäßiges Training, mehr Bewegung bzw. Schritte oder ein Wunschgewicht festzuhalten </w:t>
      </w:r>
      <w:r>
        <w:lastRenderedPageBreak/>
        <w:t xml:space="preserve">und kann dabei noch seine Essgewohnheiten festhalten, um ein umfassenderes Bild von sich selbst zu erhalten. </w:t>
      </w:r>
    </w:p>
    <w:p w:rsidR="00535246" w:rsidRDefault="00535246" w:rsidP="00535246">
      <w:r>
        <w:t>Einen Trainingsplan bzw. Workouts als solches bietet die App nicht, da sie lediglich zum festhalten der eigenen Fortschritte gedacht ist. Das Sportangebot lagert die Firma Fitbit in Form einer anderen eigenen App namens „Fitstar“ aus. Es findet sich allerdings eine Funktion sich selbst oder befreundete Nutzer zu einer Schritte-Challenge herauszufordern.</w:t>
      </w:r>
    </w:p>
    <w:p w:rsidR="00535246" w:rsidRDefault="00535246" w:rsidP="00535246">
      <w:r>
        <w:t>Da die Applikation keine direkten Workouts beinhaltet kann zur Qualität dieser keine zum Vergleich geeignete Aussage getroffen werden.</w:t>
      </w:r>
    </w:p>
    <w:p w:rsidR="00535246" w:rsidRDefault="00535246" w:rsidP="00535246">
      <w:r>
        <w:t>Zum Thema Funktionsumfang der App ist das Tracken als Hauptkonzept anzuführen, wie auch die Möglichkeit zur Verknüpfung mit Freunden. Zum Tracken wird ein Fitness-Armband verwendet und somit die gegangenen Schritte festgeha</w:t>
      </w:r>
      <w:r>
        <w:t>l</w:t>
      </w:r>
      <w:r>
        <w:t>ten. Zusätzlich zu erwähnen ist das Tracken des Schlafes und der Essgewohnheiten, sowie der Möglichkeit einer 7-Tage Übersicht. In den Einstellungen lassen sich außerdem das Dashboard, bzw. die Ziele, bearbeiten und hinzufügen oder entfernen.</w:t>
      </w:r>
    </w:p>
    <w:p w:rsidR="00535246" w:rsidRDefault="00535246" w:rsidP="00535246">
      <w:pPr>
        <w:jc w:val="left"/>
      </w:pPr>
      <w:r>
        <w:t>Das gewählte Design unterstützt die auf das Nachhalten der Ergebnisse ausgerichtete Funktionsoberfläche. Mit bunten Motiven wird auf einem Das</w:t>
      </w:r>
      <w:r>
        <w:t>h</w:t>
      </w:r>
      <w:r>
        <w:t xml:space="preserve">board direkt ersichtlich, wie viel man erreicht hat und kann durch intuitives anklicken nähere Informationen erhalten (vgl. </w:t>
      </w:r>
      <w:r>
        <w:rPr>
          <w:highlight w:val="yellow"/>
        </w:rPr>
        <w:fldChar w:fldCharType="begin"/>
      </w:r>
      <w:r>
        <w:instrText xml:space="preserve"> REF _Ref491093451 \h </w:instrText>
      </w:r>
      <w:r>
        <w:rPr>
          <w:highlight w:val="yellow"/>
        </w:rPr>
      </w:r>
      <w:r>
        <w:rPr>
          <w:highlight w:val="yellow"/>
        </w:rPr>
        <w:fldChar w:fldCharType="separate"/>
      </w:r>
      <w:r>
        <w:t xml:space="preserve">Abbildung </w:t>
      </w:r>
      <w:r>
        <w:rPr>
          <w:noProof/>
        </w:rPr>
        <w:t>2</w:t>
      </w:r>
      <w:r>
        <w:rPr>
          <w:highlight w:val="yellow"/>
        </w:rPr>
        <w:fldChar w:fldCharType="end"/>
      </w:r>
      <w:r>
        <w:t>). Regelmäßig erinnert einen die Applikation, sofern der Nutzer diese Funktion aktiviert hat, an Trainingsei</w:t>
      </w:r>
      <w:r>
        <w:t>n</w:t>
      </w:r>
      <w:r>
        <w:t>heiten und liefert motivierende Sprüche und Bilder beim Festhalten und Auslesen der erreic</w:t>
      </w:r>
      <w:r>
        <w:t>h</w:t>
      </w:r>
      <w:r>
        <w:t>ten Leistung. Also wirkt sich das Design allgemein unterstützend und motivierend auf den Nutzer aus, auch wenn es eher farbe</w:t>
      </w:r>
      <w:r>
        <w:t>n</w:t>
      </w:r>
      <w:r>
        <w:t>froh gehalten ist, ist es durch die schlichte Anordnung wohl durchaus für eine breite Zielgruppe geeignet.</w:t>
      </w:r>
    </w:p>
    <w:p w:rsidR="00535246" w:rsidRDefault="00535246" w:rsidP="00535246">
      <w:pPr>
        <w:keepNext/>
        <w:jc w:val="center"/>
      </w:pPr>
      <w:r>
        <w:rPr>
          <w:noProof/>
        </w:rPr>
        <w:lastRenderedPageBreak/>
        <w:drawing>
          <wp:inline distT="0" distB="0" distL="0" distR="0">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rsidR="00535246" w:rsidRDefault="00535246" w:rsidP="00535246">
      <w:pPr>
        <w:pStyle w:val="Beschriftung"/>
      </w:pPr>
      <w:bookmarkStart w:id="31" w:name="_Ref491093451"/>
      <w:r>
        <w:t xml:space="preserve">Abbildung </w:t>
      </w:r>
      <w:fldSimple w:instr=" SEQ Abbildung \* ARABIC ">
        <w:r>
          <w:rPr>
            <w:noProof/>
          </w:rPr>
          <w:t>2</w:t>
        </w:r>
      </w:fldSimple>
      <w:bookmarkEnd w:id="31"/>
      <w:r>
        <w:t xml:space="preserve"> </w:t>
      </w:r>
      <w:r w:rsidRPr="007E5F6B">
        <w:t>Fitbit Dashboard</w:t>
      </w:r>
    </w:p>
    <w:p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Pr>
          <w:highlight w:val="yellow"/>
        </w:rPr>
        <w:fldChar w:fldCharType="begin"/>
      </w:r>
      <w:r>
        <w:instrText xml:space="preserve"> REF _Ref491093442 \h </w:instrText>
      </w:r>
      <w:r>
        <w:rPr>
          <w:highlight w:val="yellow"/>
        </w:rPr>
      </w:r>
      <w:r>
        <w:rPr>
          <w:highlight w:val="yellow"/>
        </w:rPr>
        <w:fldChar w:fldCharType="separate"/>
      </w:r>
      <w:r>
        <w:t xml:space="preserve">Abbildung </w:t>
      </w:r>
      <w:r>
        <w:rPr>
          <w:noProof/>
        </w:rPr>
        <w:t>3</w:t>
      </w:r>
      <w:r>
        <w:rPr>
          <w:highlight w:val="yellow"/>
        </w:rPr>
        <w:fldChar w:fldCharType="end"/>
      </w:r>
      <w:r>
        <w:t>).</w:t>
      </w:r>
    </w:p>
    <w:p w:rsidR="00535246" w:rsidRDefault="00535246" w:rsidP="00535246">
      <w:pPr>
        <w:keepNext/>
        <w:jc w:val="center"/>
      </w:pPr>
      <w:r>
        <w:rPr>
          <w:noProof/>
        </w:rPr>
        <w:lastRenderedPageBreak/>
        <w:drawing>
          <wp:inline distT="0" distB="0" distL="0" distR="0">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rsidR="00535246" w:rsidRDefault="00535246" w:rsidP="00535246">
      <w:pPr>
        <w:pStyle w:val="Beschriftung"/>
      </w:pPr>
      <w:bookmarkStart w:id="32" w:name="_Ref491093442"/>
      <w:r>
        <w:t xml:space="preserve">Abbildung </w:t>
      </w:r>
      <w:fldSimple w:instr=" SEQ Abbildung \* ARABIC ">
        <w:r>
          <w:rPr>
            <w:noProof/>
          </w:rPr>
          <w:t>3</w:t>
        </w:r>
      </w:fldSimple>
      <w:bookmarkEnd w:id="32"/>
      <w:r>
        <w:t xml:space="preserve"> </w:t>
      </w:r>
      <w:r w:rsidRPr="004C32F3">
        <w:t>Fitbit 7 Tage Übersicht</w:t>
      </w:r>
    </w:p>
    <w:p w:rsidR="00535246" w:rsidRPr="00F242CB" w:rsidRDefault="00535246" w:rsidP="00535246">
      <w:r>
        <w:t>Zu den Besonderheiten dieser Applikation sind die umfangreichen Möglichkeiten das Nutzerverhalten zu tracken festzuhalten, sowie die Option sich mit dem sozialen Netzwerk auf Fitbit zu verbinden, als auch das farbenfroh lustige und dennoch stilvolle Design. Durch die sehr unterschiedlichen Tracking Möglichke</w:t>
      </w:r>
      <w:r>
        <w:t>i</w:t>
      </w:r>
      <w:r>
        <w:t>ten verbindet die Applikation gesundheitl</w:t>
      </w:r>
      <w:r>
        <w:t>i</w:t>
      </w:r>
      <w:r>
        <w:t>che Aspekte mit körperlicher Fitness und umfasst somit ein weites Spektrum an Funktionen, welches für den Nutzer alternative Applikationen überflüssig machen könnte.</w:t>
      </w:r>
    </w:p>
    <w:p w:rsidR="00535246" w:rsidRDefault="00535246" w:rsidP="00535246">
      <w:pPr>
        <w:pStyle w:val="berschrift2"/>
      </w:pPr>
      <w:r>
        <w:t>30 Tage Fitness-Challenge</w:t>
      </w:r>
    </w:p>
    <w:p w:rsidR="00535246" w:rsidRDefault="00535246" w:rsidP="00535246">
      <w:r>
        <w:t xml:space="preserve">Die App „30 Tage Fitness Challenge“ bietet dem Nutzer eine 30 Tage Workout Challenge in drei wählbaren Schwierigkeitsstufen und entweder speziell für eine Muskelpartie oder einem Ganzkörpertraining. </w:t>
      </w:r>
      <w:r>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fldChar w:fldCharType="separate"/>
      </w:r>
      <w:bookmarkStart w:id="33" w:name="_CTVP001ff438347910941f3817c10a93d239498"/>
      <w:r>
        <w:t>(Leap Fitness Group 2017)</w:t>
      </w:r>
      <w:bookmarkEnd w:id="33"/>
      <w:r>
        <w:fldChar w:fldCharType="end"/>
      </w:r>
    </w:p>
    <w:p w:rsidR="00535246" w:rsidRDefault="00535246" w:rsidP="00535246">
      <w:r>
        <w:t>Eine Einrichtung der App existiert in dem Sinne nicht, der Nutzer wird lediglich auf dem Dashboard dazu aufgefordert sein Gewicht einzutragen. Es besteht sofort die Möglichkeit aus den verschiedenen Workouts den passenden Schwi</w:t>
      </w:r>
      <w:r>
        <w:t>e</w:t>
      </w:r>
      <w:r>
        <w:t>rigkeitsgrad auszuwählen und mit der Challenge zu starten.</w:t>
      </w:r>
    </w:p>
    <w:p w:rsidR="00535246" w:rsidRDefault="00535246" w:rsidP="00535246">
      <w:r>
        <w:t>Eine Einstufung erfolgt somit nur durch den Nutzer selbst und, sodass ein Test entfällt.</w:t>
      </w:r>
    </w:p>
    <w:p w:rsidR="00535246" w:rsidRDefault="00535246" w:rsidP="00535246">
      <w:r>
        <w:lastRenderedPageBreak/>
        <w:t>Als unterschiedliche Ziele stellt die App den Nutzer vor die Wahl der zu traini</w:t>
      </w:r>
      <w:r>
        <w:t>e</w:t>
      </w:r>
      <w:r>
        <w:t>renden Muskelpartie. Es wird lediglich das körperliche Ziel des Muskelaufbaus verfolgt.</w:t>
      </w:r>
    </w:p>
    <w:p w:rsidR="00535246" w:rsidRDefault="00535246" w:rsidP="00535246">
      <w:r>
        <w:t>Der Trainingsplan wird in dieser Fitness-App auf ein 30 tägiges tägliches Training festgelegt, wobei die einzelnen täglichen Workouts etwa 5-10 Minuten Zeit in Anspruch nehmen und täglich in der Übungszusammenstellung leicht variieren und anspruchsvoller werden.</w:t>
      </w:r>
    </w:p>
    <w:p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w:t>
      </w:r>
      <w:r>
        <w:t>e</w:t>
      </w:r>
      <w:r>
        <w:t>reich der App informiert, oder sich entweder durch das Bild, das Video, oder die textuelle Beschreibung darunter während der Durchführung der Übung erschli</w:t>
      </w:r>
      <w:r>
        <w:t>e</w:t>
      </w:r>
      <w:r>
        <w:t>ßen. In der Beschreibung finden sich ebenfalls Informationen über die mit der Übung trainierte Muskelpa</w:t>
      </w:r>
      <w:r>
        <w:t>r</w:t>
      </w:r>
      <w:r>
        <w:t>tie.</w:t>
      </w:r>
    </w:p>
    <w:p w:rsidR="00535246" w:rsidRDefault="00535246" w:rsidP="00535246">
      <w:r>
        <w:t>Der Funktionsumfang der App schließt eine Übersicht mit persönlichen Statist</w:t>
      </w:r>
      <w:r>
        <w:t>i</w:t>
      </w:r>
      <w:r>
        <w:t>ken ein, die vom Nutzer selbst gepflegt werden müssen, wie z.B. sein Gewicht, oder durch die Tra</w:t>
      </w:r>
      <w:r>
        <w:t>i</w:t>
      </w:r>
      <w:r>
        <w:t xml:space="preserve">ningsdurchführung erkennt, wie viel trainiert wird. Der Fortschritt auf dem Dashboard oder der Statistikübersicht angezeigt. Im Dashboard, wie in </w:t>
      </w:r>
      <w:r>
        <w:rPr>
          <w:highlight w:val="yellow"/>
        </w:rPr>
        <w:fldChar w:fldCharType="begin"/>
      </w:r>
      <w:r>
        <w:instrText xml:space="preserve"> REF _Ref491093423 \h </w:instrText>
      </w:r>
      <w:r>
        <w:rPr>
          <w:highlight w:val="yellow"/>
        </w:rPr>
      </w:r>
      <w:r>
        <w:rPr>
          <w:highlight w:val="yellow"/>
        </w:rPr>
        <w:fldChar w:fldCharType="separate"/>
      </w:r>
      <w:r w:rsidRPr="00284752">
        <w:t xml:space="preserve">Abbildung </w:t>
      </w:r>
      <w:r w:rsidRPr="00284752">
        <w:rPr>
          <w:noProof/>
        </w:rPr>
        <w:t>4</w:t>
      </w:r>
      <w:r>
        <w:rPr>
          <w:highlight w:val="yellow"/>
        </w:rPr>
        <w:fldChar w:fldCharType="end"/>
      </w:r>
      <w:r>
        <w:t xml:space="preserve"> erkennbar, ist der Fortschritt im Bild zur jeweiligen gewählten Muskelpartie prozentual und farblich hinterlegt.</w:t>
      </w:r>
    </w:p>
    <w:p w:rsidR="00535246" w:rsidRDefault="00535246" w:rsidP="00535246">
      <w:pPr>
        <w:keepNext/>
        <w:jc w:val="center"/>
      </w:pPr>
      <w:r>
        <w:rPr>
          <w:noProof/>
        </w:rPr>
        <w:lastRenderedPageBreak/>
        <w:drawing>
          <wp:inline distT="0" distB="0" distL="0" distR="0">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rsidR="00535246" w:rsidRPr="00535246" w:rsidRDefault="00535246" w:rsidP="00535246">
      <w:pPr>
        <w:pStyle w:val="Beschriftung"/>
      </w:pPr>
      <w:bookmarkStart w:id="34" w:name="_Ref491093423"/>
      <w:r w:rsidRPr="00535246">
        <w:t xml:space="preserve">Abbildung </w:t>
      </w:r>
      <w:r>
        <w:fldChar w:fldCharType="begin"/>
      </w:r>
      <w:r w:rsidRPr="00535246">
        <w:instrText xml:space="preserve"> SEQ Abbildung \* ARABIC </w:instrText>
      </w:r>
      <w:r>
        <w:fldChar w:fldCharType="separate"/>
      </w:r>
      <w:r w:rsidRPr="00535246">
        <w:rPr>
          <w:noProof/>
        </w:rPr>
        <w:t>4</w:t>
      </w:r>
      <w:r>
        <w:fldChar w:fldCharType="end"/>
      </w:r>
      <w:bookmarkEnd w:id="34"/>
      <w:r w:rsidRPr="00535246">
        <w:t xml:space="preserve"> 30 Tage Fitness-Challenge Dashboard</w:t>
      </w:r>
    </w:p>
    <w:p w:rsidR="00535246" w:rsidRDefault="00535246" w:rsidP="00535246">
      <w:r>
        <w:t>Das Design dieser App ist sehr funktional gehalten. Bis auf die Bilder neben den Workou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rsidR="00535246" w:rsidRDefault="00535246" w:rsidP="00535246">
      <w:r>
        <w:t xml:space="preserve">Die Usability gestaltet sich dem knappen Funktionsumfang entsprechend sehr einfach und selbsterklärend. Hervorzuheben ist hierbei der zügige Ablauf des Workouts. Beginnend mit einer Liste der anstehenden Übungen und einer Vorbereitungszeit vor der eigentlichen Übung, startet diese und der User gibt selbst an, es sei denn ist handelt sich um eine statische Halteübung, wann er fertig ist (vgl. </w:t>
      </w:r>
      <w:r>
        <w:fldChar w:fldCharType="begin"/>
      </w:r>
      <w:r>
        <w:instrText xml:space="preserve"> REF _Ref491093407 \h </w:instrText>
      </w:r>
      <w:r>
        <w:fldChar w:fldCharType="separate"/>
      </w:r>
      <w:r w:rsidRPr="00284752">
        <w:t xml:space="preserve">Abbildung </w:t>
      </w:r>
      <w:r w:rsidRPr="00284752">
        <w:rPr>
          <w:noProof/>
        </w:rPr>
        <w:t>5</w:t>
      </w:r>
      <w:r>
        <w:fldChar w:fldCharType="end"/>
      </w:r>
      <w:r>
        <w:t>). In einem weiteren Screen erscheinen die darauffo</w:t>
      </w:r>
      <w:r>
        <w:t>l</w:t>
      </w:r>
      <w:r>
        <w:t>genden Übungen und die Möglichkeit sich vor Beginn der nächsten kurz zu erholen. Nach Beendigung wird der Nutzer mit einem Pokal motiviert und bekommt seine Übungsergebnisse angezeigt. Der Ablauf des Workouts geschieht somit sehr schnell und mit wenigen Nutzereingaben auf dem Screen.</w:t>
      </w:r>
    </w:p>
    <w:p w:rsidR="00535246" w:rsidRDefault="00535246" w:rsidP="00535246">
      <w:pPr>
        <w:keepNext/>
        <w:jc w:val="center"/>
      </w:pPr>
      <w:r>
        <w:rPr>
          <w:noProof/>
        </w:rPr>
        <w:lastRenderedPageBreak/>
        <w:drawing>
          <wp:inline distT="0" distB="0" distL="0" distR="0">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rsidR="00535246" w:rsidRPr="00535246" w:rsidRDefault="00535246" w:rsidP="00535246">
      <w:pPr>
        <w:pStyle w:val="Beschriftung"/>
      </w:pPr>
      <w:bookmarkStart w:id="35" w:name="_Ref491093407"/>
      <w:r w:rsidRPr="00535246">
        <w:t xml:space="preserve">Abbildung </w:t>
      </w:r>
      <w:r>
        <w:fldChar w:fldCharType="begin"/>
      </w:r>
      <w:r w:rsidRPr="00535246">
        <w:instrText xml:space="preserve"> SEQ Abbildung \* ARABIC </w:instrText>
      </w:r>
      <w:r>
        <w:fldChar w:fldCharType="separate"/>
      </w:r>
      <w:r w:rsidRPr="00535246">
        <w:rPr>
          <w:noProof/>
        </w:rPr>
        <w:t>5</w:t>
      </w:r>
      <w:r>
        <w:fldChar w:fldCharType="end"/>
      </w:r>
      <w:bookmarkEnd w:id="35"/>
      <w:r w:rsidRPr="00535246">
        <w:t xml:space="preserve"> 30 Tage Fitness-Challenge Workout</w:t>
      </w:r>
    </w:p>
    <w:p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w:t>
      </w:r>
      <w:r>
        <w:t>i</w:t>
      </w:r>
      <w:r>
        <w:t>gung daran, dass er seine Trainingseinheit noch zu erledigen hat.</w:t>
      </w:r>
    </w:p>
    <w:p w:rsidR="00535246" w:rsidRDefault="00535246" w:rsidP="00535246">
      <w:r>
        <w:t>Abschließend ist der Bereich „Instructions“, also Anleitungen zu nennen, wo sich nicht nur die Anleitungen zu den einzelnen Übungen mit Verlinkung zu Videos auf YouTube finden, sondern auch eine allgemeine Beschreibung für welche Zielgru</w:t>
      </w:r>
      <w:r>
        <w:t>p</w:t>
      </w:r>
      <w:r>
        <w:t>pe diese App geeignet ist und worauf man bei der Durchführung achten sollte. Alles in allem ist die App ein schlicht gehaltener Personal Trainer, mit kurzen Workout-Einheiten, sodass der Nutzer sich mit wenigen Minuten am Tag selbst herausfordern kann.</w:t>
      </w:r>
    </w:p>
    <w:p w:rsidR="00535246" w:rsidRDefault="00535246" w:rsidP="00535246">
      <w:pPr>
        <w:pStyle w:val="berschrift2"/>
      </w:pPr>
      <w:r>
        <w:t>Home Workouts Personal Trainer</w:t>
      </w:r>
    </w:p>
    <w:p w:rsidR="00535246" w:rsidRDefault="00535246" w:rsidP="00535246">
      <w:r w:rsidRPr="008B5473">
        <w:t xml:space="preserve">Die App „Home Workouts Personal Trainer“ ist ebenfalls eine Fitness-App mit einem körperlichen Fitnessziel, jedoch bietet sie dem Nutzer die Möglichkeit zwischen </w:t>
      </w:r>
      <w:r>
        <w:t>verschiedenen vordefinierten</w:t>
      </w:r>
      <w:r w:rsidRPr="008B5473">
        <w:t xml:space="preserve"> Workouts zu</w:t>
      </w:r>
      <w:r>
        <w:t xml:space="preserve"> unterschiedlichen Fitnesszi</w:t>
      </w:r>
      <w:r>
        <w:t>e</w:t>
      </w:r>
      <w:r>
        <w:t>len zu</w:t>
      </w:r>
      <w:r w:rsidRPr="008B5473">
        <w:t xml:space="preserve"> wählen</w:t>
      </w:r>
      <w:r>
        <w:t xml:space="preserve">. So gibt es Ziele zum Muskelaufbau, aber auch zur Fettreduktion und die Möglichkeit seine eigenen Workouts in sehr detaillierter Form zu erstellen. </w:t>
      </w:r>
      <w:r>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fldChar w:fldCharType="separate"/>
      </w:r>
      <w:bookmarkStart w:id="36" w:name="_CTVP0010f884615d3a44bf38c20858469286921"/>
      <w:r>
        <w:t>(Fitness 22 2017)</w:t>
      </w:r>
      <w:bookmarkEnd w:id="36"/>
      <w:r>
        <w:fldChar w:fldCharType="end"/>
      </w:r>
    </w:p>
    <w:p w:rsidR="00535246" w:rsidRDefault="00535246" w:rsidP="00535246">
      <w:r>
        <w:lastRenderedPageBreak/>
        <w:t>Beim ersten Starten der Applikation startet ein Video mit einer kurzen Einleitung, woraufhin man zur Einrichtung gelangt. Der Nutzer gibt sein Geschlecht an und befindet sich sofort in einer Liste mit Workouts. Zusätzliche Daten zu seinem Profil, wie ein Foto, sein Alter, seine Größe, oder sein Gewicht kann er nachträ</w:t>
      </w:r>
      <w:r>
        <w:t>g</w:t>
      </w:r>
      <w:r>
        <w:t>lich hinzufügen.</w:t>
      </w:r>
    </w:p>
    <w:p w:rsidR="00535246" w:rsidRDefault="00535246" w:rsidP="00535246">
      <w:r>
        <w:t>Einen Einstufungstest ist in dieser App nicht vorgesehen, der Nutzer wählt selbst eine von drei Schwierigkeitsstufen aus.</w:t>
      </w:r>
    </w:p>
    <w:p w:rsidR="00535246" w:rsidRDefault="00535246" w:rsidP="00535246">
      <w:r>
        <w:t>Die Ziele dieser App sind ausschließlich auf körperlicher Ebene ausgelegt, jedoch werden Workouts für den Muskelaufbau als auch für allgemeine Fitness oder Fettve</w:t>
      </w:r>
      <w:r>
        <w:t>r</w:t>
      </w:r>
      <w:r>
        <w:t>brennung angeboten, sowie für spezielle Muskelpartien.</w:t>
      </w:r>
    </w:p>
    <w:p w:rsidR="00535246" w:rsidRDefault="00535246" w:rsidP="00535246">
      <w:r>
        <w:t>Hat der Nutzer sich für ein Trainingsziel entschieden, erhält er einen Plan über vier Wochen mit Informationen zu den einzelnen Übungen wie z.B. der Anzahl Wiederholungen.</w:t>
      </w:r>
    </w:p>
    <w:p w:rsidR="00535246" w:rsidRDefault="00535246" w:rsidP="00535246">
      <w:r>
        <w:t>Das Workout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w:t>
      </w:r>
      <w:r>
        <w:t>i</w:t>
      </w:r>
      <w:r>
        <w:t>onen zur Übung, bestehend aus einer Kombination von bewegten Bildern, Videos und einer textuellen Beschreibung.</w:t>
      </w:r>
    </w:p>
    <w:p w:rsidR="00535246" w:rsidRDefault="00535246" w:rsidP="00535246">
      <w:r>
        <w:t xml:space="preserve">Die Funktionen, beginnend mit den Workouts, schließen kostenpflichtige Workouts ein, aber auch das Erstellen eigener Workouts. Mit Hilfe eines Fotos von einer Person mit eingezeichneten auswählbarer Muskelpartien, kann der Nutzer sein individuelles Training gestalten (vgl. </w:t>
      </w:r>
      <w:r>
        <w:fldChar w:fldCharType="begin"/>
      </w:r>
      <w:r>
        <w:instrText xml:space="preserve"> REF _Ref491093342 \h </w:instrText>
      </w:r>
      <w:r>
        <w:fldChar w:fldCharType="separate"/>
      </w:r>
      <w:r>
        <w:t xml:space="preserve">Abbildung </w:t>
      </w:r>
      <w:r>
        <w:rPr>
          <w:noProof/>
        </w:rPr>
        <w:t>6</w:t>
      </w:r>
      <w:r>
        <w:fldChar w:fldCharType="end"/>
      </w:r>
      <w:r>
        <w:t>). Vordefinierte Tra</w:t>
      </w:r>
      <w:r>
        <w:t>i</w:t>
      </w:r>
      <w:r>
        <w:t>ningspläne sind nur bei Abschluss eines Abonnements erhältlich. Lediglich wenige grundl</w:t>
      </w:r>
      <w:r>
        <w:t>e</w:t>
      </w:r>
      <w:r>
        <w:t>gende Workouts sind frei verfügbar.</w:t>
      </w:r>
    </w:p>
    <w:p w:rsidR="00535246" w:rsidRDefault="00535246" w:rsidP="00535246">
      <w:pPr>
        <w:keepNext/>
        <w:jc w:val="center"/>
      </w:pPr>
      <w:r>
        <w:rPr>
          <w:noProof/>
        </w:rPr>
        <w:lastRenderedPageBreak/>
        <w:drawing>
          <wp:inline distT="0" distB="0" distL="0" distR="0">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rsidR="00535246" w:rsidRDefault="00535246" w:rsidP="00535246">
      <w:pPr>
        <w:pStyle w:val="Beschriftung"/>
      </w:pPr>
      <w:bookmarkStart w:id="37" w:name="_Ref491093342"/>
      <w:r>
        <w:t xml:space="preserve">Abbildung </w:t>
      </w:r>
      <w:fldSimple w:instr=" SEQ Abbildung \* ARABIC ">
        <w:r>
          <w:rPr>
            <w:noProof/>
          </w:rPr>
          <w:t>6</w:t>
        </w:r>
      </w:fldSimple>
      <w:bookmarkEnd w:id="37"/>
      <w:r>
        <w:t xml:space="preserve"> </w:t>
      </w:r>
      <w:r w:rsidRPr="00867442">
        <w:t>Home Workout Personal Trainer Muskelübersicht</w:t>
      </w:r>
    </w:p>
    <w:p w:rsidR="00535246" w:rsidRDefault="00535246" w:rsidP="00535246">
      <w:r>
        <w:t>Die App erscheint in einem schlichten dunklen grau, weiß und grünen Hervorh</w:t>
      </w:r>
      <w:r>
        <w:t>e</w:t>
      </w:r>
      <w:r>
        <w:t>bungen, also sehr einfach und stilvoll gehalten. Es werden Fotos von Erwachs</w:t>
      </w:r>
      <w:r>
        <w:t>e</w:t>
      </w:r>
      <w:r>
        <w:t>nen trainierten Personen angezeigt in schlichter Kleidung und auch die Anordnung der einzelnen Unterpunkte ist eher funktional als speziell.</w:t>
      </w:r>
    </w:p>
    <w:p w:rsidR="00535246" w:rsidRDefault="00535246" w:rsidP="00535246">
      <w:r>
        <w:t>Trotz der Vielzahl Funktionen im Hinblick auf den Detaillierungsgrad der Workouts, unterstützt das Design eine intuitive Bedienung durch den Nutzer.</w:t>
      </w:r>
    </w:p>
    <w:p w:rsidR="00535246" w:rsidRDefault="00535246" w:rsidP="00535246">
      <w:r>
        <w:t>Motivation erfährt der Nutzer durch eine separate Übersicht mit seinen absolvie</w:t>
      </w:r>
      <w:r>
        <w:t>r</w:t>
      </w:r>
      <w:r>
        <w:t>ten Workout-Einheiten. Ebenfalls werden dem Nutzer gleich zu Beginn alternat</w:t>
      </w:r>
      <w:r>
        <w:t>i</w:t>
      </w:r>
      <w:r>
        <w:t xml:space="preserve">ve Trainingsgeräte vorgeschlagen, um nicht durch mangelndes Equipment von der Nutzung abzuschrecken (vgl. </w:t>
      </w:r>
      <w:r>
        <w:fldChar w:fldCharType="begin"/>
      </w:r>
      <w:r>
        <w:instrText xml:space="preserve"> REF _Ref491093311 \h </w:instrText>
      </w:r>
      <w:r>
        <w:fldChar w:fldCharType="separate"/>
      </w:r>
      <w:r>
        <w:t xml:space="preserve">Abbildung </w:t>
      </w:r>
      <w:r>
        <w:rPr>
          <w:noProof/>
        </w:rPr>
        <w:t>7</w:t>
      </w:r>
      <w:r>
        <w:fldChar w:fldCharType="end"/>
      </w:r>
      <w:r>
        <w:t>).</w:t>
      </w:r>
    </w:p>
    <w:p w:rsidR="00535246" w:rsidRDefault="00535246" w:rsidP="00535246">
      <w:pPr>
        <w:keepNext/>
        <w:jc w:val="center"/>
      </w:pPr>
      <w:r>
        <w:rPr>
          <w:noProof/>
        </w:rPr>
        <w:lastRenderedPageBreak/>
        <w:drawing>
          <wp:inline distT="0" distB="0" distL="0" distR="0">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rsidR="00535246" w:rsidRDefault="00535246" w:rsidP="00535246">
      <w:pPr>
        <w:pStyle w:val="Beschriftung"/>
      </w:pPr>
      <w:bookmarkStart w:id="38" w:name="_Ref491093304"/>
      <w:bookmarkStart w:id="39" w:name="_Ref491093311"/>
      <w:r>
        <w:t xml:space="preserve">Abbildung </w:t>
      </w:r>
      <w:fldSimple w:instr=" SEQ Abbildung \* ARABIC ">
        <w:r>
          <w:rPr>
            <w:noProof/>
          </w:rPr>
          <w:t>7</w:t>
        </w:r>
      </w:fldSimple>
      <w:bookmarkEnd w:id="39"/>
      <w:r>
        <w:rPr>
          <w:noProof/>
        </w:rPr>
        <w:t xml:space="preserve"> Home Workout Personal Trainer alternative Trainingsgeräte</w:t>
      </w:r>
      <w:bookmarkEnd w:id="38"/>
    </w:p>
    <w:p w:rsidR="00535246" w:rsidRPr="008B5473" w:rsidRDefault="00535246" w:rsidP="00535246">
      <w:r>
        <w:t>Da die Auswahl an kostenfreien Workouts und Trainingsplänen eingeschränkt ist, liegt der Fokus für eine kostenlose Nutzung der App auf der Erstellung eigener Workouts,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rsidR="00283FFF" w:rsidRDefault="00AB26A5" w:rsidP="00AB26A5">
      <w:pPr>
        <w:pStyle w:val="berschrift2"/>
      </w:pPr>
      <w:r>
        <w:t>Garmin Connect Mobile</w:t>
      </w:r>
    </w:p>
    <w:p w:rsidR="00AB26A5" w:rsidRDefault="00AB26A5" w:rsidP="00AB26A5">
      <w:r>
        <w:t xml:space="preserve">Bei der „Garmin Connect Mobile“-App handelt es sich um die </w:t>
      </w:r>
      <w:r w:rsidR="00FB74D9">
        <w:t>begleitende Software</w:t>
      </w:r>
      <w:r w:rsidR="0037035E">
        <w:t xml:space="preserve"> der Fitness-Wearables </w:t>
      </w:r>
      <w:r w:rsidR="00FB74D9">
        <w:t xml:space="preserve">des Herstellers Garmin. Sie ermöglicht die anfängliche Einrichtung sowie die personalisierte Anpassung der Software des Gerätes. Es werden dabei ausschließlich die Fitnesstracker und Sportuhren dieses Herstellers unterstützt. </w:t>
      </w:r>
      <w:r w:rsidR="00613B25">
        <w:t xml:space="preserve">Darüber hinaus bietet die App, ähnlich wie jene der anderen Hersteller von Fitness-Wearables (vgl. Abschnitt </w:t>
      </w:r>
      <w:r w:rsidR="00B70736">
        <w:fldChar w:fldCharType="begin"/>
      </w:r>
      <w:r w:rsidR="00613B25">
        <w:instrText xml:space="preserve"> REF _Ref491086108 \r \h </w:instrText>
      </w:r>
      <w:r w:rsidR="00B70736">
        <w:fldChar w:fldCharType="separate"/>
      </w:r>
      <w:r w:rsidR="00613B25">
        <w:t>2.1</w:t>
      </w:r>
      <w:r w:rsidR="00B70736">
        <w:fldChar w:fldCharType="end"/>
      </w:r>
      <w:r w:rsidR="00613B25">
        <w:t xml:space="preserve">), umfassende Möglichkeiten zur Überwachung der </w:t>
      </w:r>
      <w:r w:rsidR="00EA1A6A">
        <w:t>sportlichen Aktivitäten sowie eine Schla</w:t>
      </w:r>
      <w:r w:rsidR="00EA1A6A">
        <w:t>f</w:t>
      </w:r>
      <w:r w:rsidR="00EA1A6A">
        <w:t>überwachung.</w:t>
      </w:r>
    </w:p>
    <w:p w:rsidR="00EA1A6A" w:rsidRDefault="00EA1A6A" w:rsidP="00AB26A5">
      <w:r>
        <w:t>Nach dem ersten Start der „Garmin Connect Mobile“-App, ist zunächst eine Registrierung des Benutzers nötig. Hierfür akzeptiert der Benutzer den Endb</w:t>
      </w:r>
      <w:r>
        <w:t>e</w:t>
      </w:r>
      <w:r>
        <w:lastRenderedPageBreak/>
        <w:t>nutzer-Lizenzvertrag (EULA), bestätigt, dass er mindestens 16 Jahre alt ist, und registriert sich anschließend mit seiner E-Mail-Adresse sowie einem selbst gewählten Kennwort. Außerdem gibt er seinen Vornamen an. Hat der Benutzer bereits ein Konto registriert, kann er sich ebenfalls mit dem vorhandenen Konto anmelden.</w:t>
      </w:r>
      <w:r w:rsidR="00A75707">
        <w:t xml:space="preserve"> Eine Anmeldung mit einem vorhandenen Facebook- oder Google-Konto scheint ebenfalls möglich zu sein. Diese Funktion wurde jedoch nicht näher betrachtet.</w:t>
      </w:r>
    </w:p>
    <w:p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Bei dem für das PersonalFit-Projekt zur Verfügung gestellten Garmin-Gerät geschieht dies durch eine Bluetooth-Verbindung.</w:t>
      </w:r>
    </w:p>
    <w:p w:rsidR="000412ED" w:rsidRDefault="00B70736" w:rsidP="000412ED">
      <w:pPr>
        <w:keepNext/>
      </w:pPr>
      <w:r>
        <w:rPr>
          <w:noProof/>
        </w:rPr>
        <w:pict>
          <v:group id="Gruppierung 78" o:spid="_x0000_s1026" style="position:absolute;left:0;text-align:left;margin-left:-.6pt;margin-top:81.55pt;width:198.3pt;height:387.7pt;z-index:251767296" coordsize="2518410,4923791" wrapcoords="-82 0 -82 21558 21600 21558 21600 0 -82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1" o:spid="_x0000_s1027" type="#_x0000_t75" alt="../../../Volumes/Andere/Bachelorprojekt/Screenshots/Screenshot_20170514-22" style="position:absolute;width:2518410;height:4340225;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Pc&#10;z6rAAAAA2wAAAA8AAABkcnMvZG93bnJldi54bWxET01rwkAQvRf8D8sIvdWNHkKJrlIFQUovJim9&#10;DtkxCc3MhuyapP/eLRR6m8f7nN1h5k6NNPjWiYH1KgFFUjnbSm2gLM4vr6B8QLHYOSEDP+ThsF88&#10;7TCzbpIrjXmoVQwRn6GBJoQ+09pXDTH6letJIndzA2OIcKi1HXCK4dzpTZKkmrGV2NBgT6eGqu/8&#10;zgbeP+/hi48f+ZSeL6wLTmp9Ko15Xs5vW1CB5vAv/nNfbJy/ht9f4gF6/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89zPqsAAAADbAAAADwAAAAAAAAAAAAAAAACcAgAAZHJz&#10;L2Rvd25yZXYueG1sUEsFBgAAAAAEAAQA9wAAAIkDAAAAAA==&#10;">
              <v:imagedata r:id="rId27" o:title="Screenshot_20170514-22"/>
              <v:path arrowok="t"/>
            </v:shape>
            <v:shapetype id="_x0000_t202" coordsize="21600,21600" o:spt="202" path="m,l,21600r21600,l21600,xe">
              <v:stroke joinstyle="miter"/>
              <v:path gradientshapeok="t" o:connecttype="rect"/>
            </v:shapetype>
            <v:shape id="Textfeld 77" o:spid="_x0000_s1028" type="#_x0000_t202" style="position:absolute;top:4401186;width:2518410;height:52260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R+YSxgAA&#10;ANsAAAAPAAAAZHJzL2Rvd25yZXYueG1sRI9BawIxFITvhf6H8Aq9FM22FZXVKCIttL2Iqxdvj81z&#10;s3bzsiRZXf+9KRQ8DjPzDTNf9rYRZ/KhdqzgdZiBIC6drrlSsN99DqYgQkTW2DgmBVcKsFw8Pswx&#10;1+7CWzoXsRIJwiFHBSbGNpcylIYshqFriZN3dN5iTNJXUnu8JLht5FuWjaXFmtOCwZbWhsrforMK&#10;NqPDxrx0x4+f1ejdf++79fhUFUo9P/WrGYhIfbyH/9tfWsFkAn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R+YSxgAAANsAAAAPAAAAAAAAAAAAAAAAAJcCAABkcnMv&#10;ZG93bnJldi54bWxQSwUGAAAAAAQABAD1AAAAigMAAAAA&#10;" stroked="f">
              <v:textbox style="mso-fit-shape-to-text:t" inset="0,0,0,0">
                <w:txbxContent>
                  <w:p w:rsidR="0071508D" w:rsidRPr="00B738AD" w:rsidRDefault="0071508D" w:rsidP="00E618E2">
                    <w:pPr>
                      <w:pStyle w:val="Beschriftung"/>
                      <w:rPr>
                        <w:rFonts w:eastAsia="Times"/>
                        <w:noProof/>
                        <w:sz w:val="20"/>
                      </w:rPr>
                    </w:pPr>
                    <w:bookmarkStart w:id="40" w:name="_Ref491089316"/>
                    <w:bookmarkStart w:id="41" w:name="_Toc491091714"/>
                    <w:r>
                      <w:t xml:space="preserve">Abbildung </w:t>
                    </w:r>
                    <w:fldSimple w:instr=" SEQ Abbildung \* ARABIC ">
                      <w:r>
                        <w:rPr>
                          <w:noProof/>
                        </w:rPr>
                        <w:t>1</w:t>
                      </w:r>
                    </w:fldSimple>
                    <w:bookmarkEnd w:id="40"/>
                    <w:r>
                      <w:t>: Garmin Connect Mobile</w:t>
                    </w:r>
                    <w:r>
                      <w:br/>
                      <w:t>Dashboard</w:t>
                    </w:r>
                    <w:bookmarkEnd w:id="41"/>
                  </w:p>
                </w:txbxContent>
              </v:textbox>
            </v:shape>
            <w10:wrap type="through"/>
          </v:group>
        </w:pict>
      </w:r>
      <w:r>
        <w:rPr>
          <w:noProof/>
        </w:rPr>
        <w:pict>
          <v:group id="Gruppierung 76" o:spid="_x0000_s1029" style="position:absolute;left:0;text-align:left;margin-left:214.35pt;margin-top:81.55pt;width:198.35pt;height:387.7pt;z-index:251764224" coordsize="2519045,4923791" wrapcoords="-82 0 -82 21558 21600 21558 21600 0 -82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">
            <v:shape id="Bild 13" o:spid="_x0000_s1030" type="#_x0000_t75" alt="../../../Volumes/Andere/Bachelorprojekt/Screenshots/Screenshot_20170514-22" style="position:absolute;width:2519045;height:4340225;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Cs&#10;JQXCAAAA2wAAAA8AAABkcnMvZG93bnJldi54bWxEj0FrwzAMhe+D/Qejwm6rU2eUktUpI7Sw69JR&#10;ehSxGofEcoi9Jvv382Cwm8R779PT/rC4QdxpCp1nDZt1BoK48abjVsPn+fS8AxEissHBM2n4pgCH&#10;8vFhj4XxM3/QvY6tSBAOBWqwMY6FlKGx5DCs/UictJufHMa0Tq00E84J7gapsmwrHXacLlgcqbLU&#10;9PWX01C9VL2t1CVX2/x8TEjlbteL1k+r5e0VRKQl/pv/0u8m1c/h95c0gCx/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grCUFwgAAANsAAAAPAAAAAAAAAAAAAAAAAJwCAABk&#10;cnMvZG93bnJldi54bWxQSwUGAAAAAAQABAD3AAAAiwMAAAAA&#10;">
              <v:imagedata r:id="rId28" o:title="Screenshot_20170514-22"/>
              <v:path arrowok="t"/>
            </v:shape>
            <v:shape id="Textfeld 75" o:spid="_x0000_s1031" type="#_x0000_t202" style="position:absolute;top:4401186;width:2519045;height:52260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2d3+xgAA&#10;ANsAAAAPAAAAZHJzL2Rvd25yZXYueG1sRI9BawIxFITvhf6H8AQvRbNtrZatUUQs2F6kqxdvj81z&#10;s3bzsiRZXf99Uyj0OMzMN8x82dtGXMiH2rGCx3EGgrh0uuZKwWH/PnoFESKyxsYxKbhRgOXi/m6O&#10;uXZX/qJLESuRIBxyVGBibHMpQ2nIYhi7ljh5J+ctxiR9JbXHa4LbRj5l2VRarDktGGxpbaj8Ljqr&#10;YDc57sxDd9p8ribP/uPQrafnqlBqOOhXbyAi9fE//NfeagWzF/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b2d3+xgAAANsAAAAPAAAAAAAAAAAAAAAAAJcCAABkcnMv&#10;ZG93bnJldi54bWxQSwUGAAAAAAQABAD1AAAAigMAAAAA&#10;" stroked="f">
              <v:textbox style="mso-fit-shape-to-text:t" inset="0,0,0,0">
                <w:txbxContent>
                  <w:p w:rsidR="0071508D" w:rsidRPr="00D9445A" w:rsidRDefault="0071508D" w:rsidP="00E618E2">
                    <w:pPr>
                      <w:pStyle w:val="Beschriftung"/>
                      <w:rPr>
                        <w:rFonts w:eastAsia="Times"/>
                        <w:noProof/>
                        <w:sz w:val="20"/>
                      </w:rPr>
                    </w:pPr>
                    <w:bookmarkStart w:id="42" w:name="_Ref491089750"/>
                    <w:bookmarkStart w:id="43" w:name="_Toc491091715"/>
                    <w:r>
                      <w:t xml:space="preserve">Abbildung </w:t>
                    </w:r>
                    <w:fldSimple w:instr=" SEQ Abbildung \* ARABIC ">
                      <w:r>
                        <w:rPr>
                          <w:noProof/>
                        </w:rPr>
                        <w:t>2</w:t>
                      </w:r>
                    </w:fldSimple>
                    <w:bookmarkEnd w:id="42"/>
                    <w:r>
                      <w:t>: Garmin Connect Mobile</w:t>
                    </w:r>
                    <w:r>
                      <w:br/>
                      <w:t>Personalisierung</w:t>
                    </w:r>
                    <w:bookmarkEnd w:id="43"/>
                  </w:p>
                </w:txbxContent>
              </v:textbox>
            </v:shape>
            <w10:wrap type="through"/>
          </v:group>
        </w:pict>
      </w:r>
      <w:r w:rsidR="00A83EE5">
        <w:t xml:space="preserve">In </w:t>
      </w:r>
      <w:r>
        <w:fldChar w:fldCharType="begin"/>
      </w:r>
      <w:r w:rsidR="00A83EE5">
        <w:instrText xml:space="preserve"> REF _Ref491089316 \h </w:instrText>
      </w:r>
      <w:r>
        <w:fldChar w:fldCharType="separate"/>
      </w:r>
      <w:r w:rsidR="00A83EE5">
        <w:t xml:space="preserve">Abbildung </w:t>
      </w:r>
      <w:r w:rsidR="00A83EE5">
        <w:rPr>
          <w:noProof/>
        </w:rPr>
        <w:t>1</w:t>
      </w:r>
      <w:r>
        <w:fldChar w:fldCharType="end"/>
      </w:r>
      <w:r w:rsidR="00A83EE5">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w:t>
      </w:r>
      <w:r w:rsidR="00A83EE5">
        <w:lastRenderedPageBreak/>
        <w:t xml:space="preserve">Schritte und Stockwerke, der verbrauchten Aktiv-Kalorien, der Anzahl der Aktivitäten und Intensivminuten </w:t>
      </w:r>
      <w:r w:rsidR="00920208">
        <w:t xml:space="preserve">anzeigt. Außerdem wird die Dauer der vergangenen Nachtruhe angezeigt. Über Wischbewegungen gelangt der Benutzer zu detaillierteren Ansichten, welche personalisiert werden können (vgl. </w:t>
      </w:r>
      <w:r>
        <w:fldChar w:fldCharType="begin"/>
      </w:r>
      <w:r w:rsidR="00920208">
        <w:instrText xml:space="preserve"> REF _Ref491089750 \h </w:instrText>
      </w:r>
      <w:r>
        <w:fldChar w:fldCharType="separate"/>
      </w:r>
      <w:r w:rsidR="00920208">
        <w:t xml:space="preserve">Abbildung </w:t>
      </w:r>
      <w:r w:rsidR="00920208">
        <w:rPr>
          <w:noProof/>
        </w:rPr>
        <w:t>2</w:t>
      </w:r>
      <w:r>
        <w:fldChar w:fldCharType="end"/>
      </w:r>
      <w:r w:rsidR="00920208">
        <w:t xml:space="preserve">). Der Benutzer hat so die Möglichkeit, für ihn uninteressante Bereiche auszublenden. </w:t>
      </w:r>
    </w:p>
    <w:p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u erreichen (QUELLE Google Play). So werden neben dem Teilen des eigenen Fortschrittes mit Freunden auch „Challenges“ angeboten, die gemeinsam mit anderen Community-Mitgliedern abgeschlossen werden können.</w:t>
      </w:r>
    </w:p>
    <w:p w:rsidR="00FB74D9" w:rsidRDefault="004117BE" w:rsidP="00AB26A5">
      <w:r>
        <w:t xml:space="preserve">Die App beinhaltet, ähnlich wie die in Abschnitt </w:t>
      </w:r>
      <w:r w:rsidR="00B70736">
        <w:fldChar w:fldCharType="begin"/>
      </w:r>
      <w:r>
        <w:instrText xml:space="preserve"> REF _Ref491086108 \r \h </w:instrText>
      </w:r>
      <w:r w:rsidR="00B70736">
        <w:fldChar w:fldCharType="separate"/>
      </w:r>
      <w:r>
        <w:t>2.1</w:t>
      </w:r>
      <w:r w:rsidR="00B70736">
        <w:fldChar w:fldCharType="end"/>
      </w:r>
      <w:r>
        <w:t xml:space="preserve"> beschriebene FitBit-App, keine eigenen</w:t>
      </w:r>
      <w:r w:rsidR="002C6777">
        <w:t xml:space="preserve"> Workouts oder Trainingspläne</w:t>
      </w:r>
      <w:r>
        <w:t xml:space="preserve"> und beschränkt sich auf das Erfassen un</w:t>
      </w:r>
      <w:r w:rsidR="00136784">
        <w:t>d Aufbereiten der durch das Fitn</w:t>
      </w:r>
      <w:r>
        <w:t xml:space="preserve">ess-Wearable </w:t>
      </w:r>
      <w:r w:rsidR="00EF08B4">
        <w:t>erfassten Daten.</w:t>
      </w:r>
    </w:p>
    <w:p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Das Design scheint gut auf die Zielgru</w:t>
      </w:r>
      <w:r w:rsidR="002C6777">
        <w:t>p</w:t>
      </w:r>
      <w:r w:rsidR="002C6777">
        <w:t xml:space="preserve">pe abgestimmt, befinden sich im Sortiment von Garmin doch Fitness-Wearables im höheren Preissegment von bis zu 999€ (vgl. QUELLE Garmin Shop), welche sich eindeutig an Enthusiasten richten. </w:t>
      </w:r>
    </w:p>
    <w:p w:rsidR="002C6777" w:rsidRDefault="002C6777" w:rsidP="002C6777">
      <w:pPr>
        <w:pStyle w:val="berschrift2"/>
      </w:pPr>
      <w:r>
        <w:t>Google Fit – Fitness-Tracking</w:t>
      </w:r>
    </w:p>
    <w:p w:rsidR="009C4195" w:rsidRDefault="00136784" w:rsidP="009C4195">
      <w:r>
        <w:t>Ähnlich wie die Apps von FitBit und Garmin, richtet die von Google selbst entwickelte „Google Fit – Fitness-Tracking“-App den Fokus auf die Erfassung und Darstellung von Aktivitäten. Sie ist kompatibel mit Wearables, welche über das ebenfalls von Google entwickelte Android Wear verfügen, kann jedoch auch ohne zusätzliche Geräte und nur mit Hilfe der im Smartphone verbauten Sensorik genutzt werden.</w:t>
      </w:r>
    </w:p>
    <w:p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B70736">
        <w:fldChar w:fldCharType="begin"/>
      </w:r>
      <w:r>
        <w:instrText xml:space="preserve"> REF _Ref491096277 \h </w:instrText>
      </w:r>
      <w:r w:rsidR="00B70736">
        <w:fldChar w:fldCharType="separate"/>
      </w:r>
      <w:r>
        <w:t xml:space="preserve">Abbildung </w:t>
      </w:r>
      <w:r>
        <w:rPr>
          <w:noProof/>
        </w:rPr>
        <w:t>3</w:t>
      </w:r>
      <w:r w:rsidR="00B70736">
        <w:fldChar w:fldCharType="end"/>
      </w:r>
      <w:r>
        <w:t xml:space="preserve">). </w:t>
      </w:r>
      <w:r w:rsidR="00011711">
        <w:t>Zudem ist die App in der Lage, automatisch zu erkennen, wann eine Aktivität begonnen und beendet wird.</w:t>
      </w:r>
    </w:p>
    <w:p w:rsidR="00011711" w:rsidRDefault="00011711" w:rsidP="009C4195">
      <w:r>
        <w:lastRenderedPageBreak/>
        <w:t xml:space="preserve">Wie für diese Art der Self-Tracking-Apps üblich, bietet „Google Fit“ keine eigenen Workouts oder Übungen an. Ohnehin ausgeführte sportliche Aktivitäten können jedoch, wie bereits erwähnt, aufgenommen werden. </w:t>
      </w:r>
    </w:p>
    <w:p w:rsidR="00011711" w:rsidRDefault="00B70736" w:rsidP="009C4195">
      <w:r>
        <w:rPr>
          <w:noProof/>
        </w:rPr>
        <w:pict>
          <v:group id="Gruppierung 54" o:spid="_x0000_s1032" style="position:absolute;left:0;text-align:left;margin-left:-1.45pt;margin-top:0;width:198.4pt;height:383.05pt;z-index:251777536;mso-height-relative:margin" coordsize="2521321,4865150" wrapcoords="-82 0 -82 21558 21600 21558 21600 0 -82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">
            <v:shape id="Bild 9" o:spid="_x0000_s1033" type="#_x0000_t75" alt="../../../Volumes/Andere/Bachelorprojekt/Screenshots/Screenshot_20170514-22" style="position:absolute;width:2519680;height:4338955;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UQ&#10;QovCAAAA2gAAAA8AAABkcnMvZG93bnJldi54bWxEj9FqwkAURN8L/YflFnyrmyqkGl1FFEXoU9UP&#10;uGavSWz2btxdk/j33ULBx2FmzjDzZW9q0ZLzlWUFH8MEBHFudcWFgtNx+z4B4QOyxtoyKXiQh+Xi&#10;9WWOmbYdf1N7CIWIEPYZKihDaDIpfV6SQT+0DXH0LtYZDFG6QmqHXYSbWo6SJJUGK44LJTa0Lin/&#10;OdyNgslmvE2ra9etPuWu+UqvLtzas1KDt341AxGoD8/wf3uvFUzh70q8AXLxC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lEEKLwgAAANoAAAAPAAAAAAAAAAAAAAAAAJwCAABk&#10;cnMvZG93bnJldi54bWxQSwUGAAAAAAQABAD3AAAAiwMAAAAA&#10;">
              <v:imagedata r:id="rId29" o:title="Screenshot_20170514-22"/>
              <v:path arrowok="t"/>
            </v:shape>
            <v:shape id="_x0000_s1034" type="#_x0000_t202" style="position:absolute;left:1641;top:4342545;width:2519680;height:52260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rsidR="00535C2A" w:rsidRPr="00535246" w:rsidRDefault="00535C2A" w:rsidP="00535C2A">
                    <w:pPr>
                      <w:pStyle w:val="Beschriftung"/>
                      <w:rPr>
                        <w:rFonts w:eastAsia="Times"/>
                        <w:noProof/>
                        <w:sz w:val="20"/>
                        <w:lang w:val="en-US"/>
                      </w:rPr>
                    </w:pPr>
                    <w:bookmarkStart w:id="44" w:name="_Ref491096277"/>
                    <w:r w:rsidRPr="00535246">
                      <w:rPr>
                        <w:lang w:val="en-US"/>
                      </w:rPr>
                      <w:t xml:space="preserve">Abbildung </w:t>
                    </w:r>
                    <w:r w:rsidR="00B70736">
                      <w:fldChar w:fldCharType="begin"/>
                    </w:r>
                    <w:r w:rsidR="00B70736" w:rsidRPr="00535246">
                      <w:rPr>
                        <w:lang w:val="en-US"/>
                      </w:rPr>
                      <w:instrText xml:space="preserve"> SEQ Abbildung \* ARABIC </w:instrText>
                    </w:r>
                    <w:r w:rsidR="00B70736">
                      <w:fldChar w:fldCharType="separate"/>
                    </w:r>
                    <w:r w:rsidR="00EC3286" w:rsidRPr="00535246">
                      <w:rPr>
                        <w:noProof/>
                        <w:lang w:val="en-US"/>
                      </w:rPr>
                      <w:t>3</w:t>
                    </w:r>
                    <w:r w:rsidR="00B70736">
                      <w:fldChar w:fldCharType="end"/>
                    </w:r>
                    <w:bookmarkEnd w:id="44"/>
                    <w:r w:rsidRPr="00535246">
                      <w:rPr>
                        <w:lang w:val="en-US"/>
                      </w:rPr>
                      <w:t>: Google Fit – Fitness-Tracking Dashboard</w:t>
                    </w:r>
                  </w:p>
                </w:txbxContent>
              </v:textbox>
            </v:shape>
            <w10:wrap type="tight"/>
          </v:group>
        </w:pict>
      </w:r>
      <w:r>
        <w:rPr>
          <w:noProof/>
        </w:rPr>
        <w:pict>
          <v:group id="Gruppierung 73" o:spid="_x0000_s1035" style="position:absolute;left:0;text-align:left;margin-left:205.3pt;margin-top:.05pt;width:199.1pt;height:383.35pt;z-index:251785728" coordsize="2528733,4868268" wrapcoords="-82 0 -82 21558 21600 21558 21600 0 -82 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">
            <v:shape id="Bild 70" o:spid="_x0000_s1036" type="#_x0000_t75" alt="../../../Volumes/Andere/Bachelorprojekt/Screenshots/Google%20Fit/Screenshot_20170821-" style="position:absolute;left:9053;width:2519680;height:4343400;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x4&#10;Kfe/AAAA2wAAAA8AAABkcnMvZG93bnJldi54bWxET8uKwjAU3Q/4D+EKsxtTXWipRvGB4GZkrH7A&#10;pbk2xeamJLHWv58sBmZ5OO/VZrCt6MmHxrGC6SQDQVw53XCt4HY9fuUgQkTW2DomBW8KsFmPPlZY&#10;aPfiC/VlrEUK4VCgAhNjV0gZKkMWw8R1xIm7O28xJuhrqT2+Urht5SzL5tJiw6nBYEd7Q9WjfFoF&#10;5aWP3+/zrpmetn53yPPw40yu1Od42C5BRBriv/jPfdIKFml9+pJ+gFz/Ag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ceCn3vwAAANsAAAAPAAAAAAAAAAAAAAAAAJwCAABkcnMv&#10;ZG93bnJldi54bWxQSwUGAAAAAAQABAD3AAAAiAMAAAAA&#10;">
              <v:imagedata r:id="rId30" o:title="Screenshot_20170821-"/>
              <v:path arrowok="t"/>
            </v:shape>
            <v:shape id="Textfeld 71" o:spid="_x0000_s1037" type="#_x0000_t202" style="position:absolute;top:4345663;width:2519680;height:52260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4tv9xgAA&#10;ANsAAAAPAAAAZHJzL2Rvd25yZXYueG1sRI9BawIxFITvQv9DeIVeRLNWsbIaRaQF24t068XbY/Pc&#10;rG5eliSr23/fFAo9DjPzDbPa9LYRN/KhdqxgMs5AEJdO11wpOH69jRYgQkTW2DgmBd8UYLN+GKww&#10;1+7On3QrYiUShEOOCkyMbS5lKA1ZDGPXEifv7LzFmKSvpPZ4T3DbyOcsm0uLNacFgy3tDJXXorMK&#10;DrPTwQy78+vHdjb178duN79UhVJPj/12CSJSH//Df+29VvAy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k4tv9xgAAANsAAAAPAAAAAAAAAAAAAAAAAJcCAABkcnMv&#10;ZG93bnJldi54bWxQSwUGAAAAAAQABAD1AAAAigMAAAAA&#10;" stroked="f">
              <v:textbox style="mso-fit-shape-to-text:t" inset="0,0,0,0">
                <w:txbxContent>
                  <w:p w:rsidR="00EC3286" w:rsidRPr="00EC3286" w:rsidRDefault="00EC3286" w:rsidP="00EC3286">
                    <w:pPr>
                      <w:pStyle w:val="Beschriftung"/>
                    </w:pPr>
                    <w:bookmarkStart w:id="45" w:name="_Ref491096638"/>
                    <w:r>
                      <w:t xml:space="preserve">Abbildung </w:t>
                    </w:r>
                    <w:fldSimple w:instr=" SEQ Abbildung \* ARABIC ">
                      <w:r>
                        <w:rPr>
                          <w:noProof/>
                        </w:rPr>
                        <w:t>4</w:t>
                      </w:r>
                    </w:fldSimple>
                    <w:bookmarkEnd w:id="45"/>
                    <w:r>
                      <w:t>: Google Fit – Fitness-Tracking</w:t>
                    </w:r>
                    <w:r>
                      <w:br/>
                      <w:t>Neue Ziel erstellen</w:t>
                    </w:r>
                  </w:p>
                </w:txbxContent>
              </v:textbox>
            </v:shape>
            <w10:wrap type="through"/>
          </v:group>
        </w:pict>
      </w:r>
      <w:r w:rsidR="00011711">
        <w:t xml:space="preserve">Eine Besonderheit der „Google Fit“-App liegt in der Definition von persönlichen Zielen. Wie in </w:t>
      </w:r>
      <w:r>
        <w:fldChar w:fldCharType="begin"/>
      </w:r>
      <w:r w:rsidR="00011711">
        <w:instrText xml:space="preserve"> REF _Ref491096638 \h </w:instrText>
      </w:r>
      <w:r>
        <w:fldChar w:fldCharType="separate"/>
      </w:r>
      <w:r w:rsidR="00011711">
        <w:t xml:space="preserve">Abbildung </w:t>
      </w:r>
      <w:r w:rsidR="00011711">
        <w:rPr>
          <w:noProof/>
        </w:rPr>
        <w:t>4</w:t>
      </w:r>
      <w:r>
        <w:fldChar w:fldCharType="end"/>
      </w:r>
      <w:r w:rsidR="00011711">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w:t>
      </w:r>
      <w:r w:rsidR="00382427">
        <w:t>g</w:t>
      </w:r>
      <w:r w:rsidR="00382427">
        <w:t>keit, eine bestimmte Dauer oder die zurückgelegte Entfernung das Ziel darste</w:t>
      </w:r>
      <w:r w:rsidR="00382427">
        <w:t>l</w:t>
      </w:r>
      <w:r w:rsidR="00382427">
        <w:t>len.</w:t>
      </w:r>
    </w:p>
    <w:p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rsidR="00382427" w:rsidRDefault="00382427" w:rsidP="002C6777">
      <w:pPr>
        <w:pStyle w:val="Listenabsatz"/>
        <w:ind w:left="0"/>
      </w:pPr>
      <w:r>
        <w:lastRenderedPageBreak/>
        <w:t xml:space="preserve">Das Design der App ist im von Google entwickelten „Material Design“ gehalten und soll </w:t>
      </w:r>
      <w:r w:rsidR="00665C73">
        <w:t>dadurch die breite Masse der Android-Nutzer ansprechen (QUELLE material.io)</w:t>
      </w:r>
      <w:bookmarkStart w:id="46" w:name="_GoBack"/>
      <w:bookmarkEnd w:id="46"/>
      <w:r w:rsidR="00665C73">
        <w:t>.</w:t>
      </w:r>
    </w:p>
    <w:p w:rsidR="002C6777" w:rsidRDefault="002C6777" w:rsidP="002C6777">
      <w:pPr>
        <w:pStyle w:val="berschrift2"/>
      </w:pPr>
      <w:r>
        <w:t>7-Minuten-Training</w:t>
      </w:r>
    </w:p>
    <w:p w:rsidR="004E58F4" w:rsidRDefault="004E58F4" w:rsidP="002C6777">
      <w:pPr>
        <w:pStyle w:val="Listenabsatz"/>
        <w:numPr>
          <w:ilvl w:val="0"/>
          <w:numId w:val="26"/>
        </w:numPr>
      </w:pPr>
      <w:r>
        <w:t>Simple Design Ltd.</w:t>
      </w:r>
    </w:p>
    <w:p w:rsidR="002C6777" w:rsidRDefault="002C6777" w:rsidP="002C6777">
      <w:pPr>
        <w:pStyle w:val="Listenabsatz"/>
        <w:numPr>
          <w:ilvl w:val="0"/>
          <w:numId w:val="26"/>
        </w:numPr>
      </w:pPr>
      <w:r>
        <w:t>Gewicht eingeben</w:t>
      </w:r>
    </w:p>
    <w:p w:rsidR="002C6777" w:rsidRDefault="002C6777" w:rsidP="002C6777">
      <w:pPr>
        <w:pStyle w:val="Listenabsatz"/>
        <w:numPr>
          <w:ilvl w:val="1"/>
          <w:numId w:val="26"/>
        </w:numPr>
      </w:pPr>
      <w:r>
        <w:t>Graph zur Visualisierung des Gewichtsverlaufs</w:t>
      </w:r>
    </w:p>
    <w:p w:rsidR="002C6777" w:rsidRDefault="002C6777" w:rsidP="002C6777">
      <w:pPr>
        <w:pStyle w:val="Listenabsatz"/>
        <w:numPr>
          <w:ilvl w:val="0"/>
          <w:numId w:val="26"/>
        </w:numPr>
      </w:pPr>
      <w:r>
        <w:t>Übersicht über Aktivitäten der letzten Tage (Workouts in Minuten + Letzte 30 Tage)</w:t>
      </w:r>
    </w:p>
    <w:p w:rsidR="002C6777" w:rsidRDefault="002C6777" w:rsidP="002C6777">
      <w:pPr>
        <w:pStyle w:val="Listenabsatz"/>
        <w:numPr>
          <w:ilvl w:val="0"/>
          <w:numId w:val="26"/>
        </w:numPr>
      </w:pPr>
      <w:r>
        <w:t>5 verschiedene Ziele zur Auswahl (Klassiker, 30 tage Programme, Unte</w:t>
      </w:r>
      <w:r>
        <w:t>r</w:t>
      </w:r>
      <w:r>
        <w:t>leibübungen, Po-Übungen &amp; Bein Workout)</w:t>
      </w:r>
    </w:p>
    <w:p w:rsidR="002C6777" w:rsidRDefault="002C6777" w:rsidP="002C6777">
      <w:pPr>
        <w:pStyle w:val="Listenabsatz"/>
        <w:numPr>
          <w:ilvl w:val="0"/>
          <w:numId w:val="26"/>
        </w:numPr>
      </w:pPr>
      <w:r>
        <w:t>Einweisung mit Text und Videos</w:t>
      </w:r>
    </w:p>
    <w:p w:rsidR="002C6777" w:rsidRDefault="002C6777" w:rsidP="002C6777">
      <w:pPr>
        <w:pStyle w:val="Listenabsatz"/>
        <w:numPr>
          <w:ilvl w:val="0"/>
          <w:numId w:val="26"/>
        </w:numPr>
      </w:pPr>
      <w:r>
        <w:t>jedes Ziel umfasst 14 Übungen à 30s (Reihenfolge zufällig auswählbar)</w:t>
      </w:r>
    </w:p>
    <w:p w:rsidR="002C6777" w:rsidRDefault="002C6777" w:rsidP="002C6777">
      <w:pPr>
        <w:pStyle w:val="Listenabsatz"/>
        <w:numPr>
          <w:ilvl w:val="0"/>
          <w:numId w:val="26"/>
        </w:numPr>
      </w:pPr>
      <w:r>
        <w:t>30 Tage Programme mit verschiedenen Schwierigkeitsgraden</w:t>
      </w:r>
    </w:p>
    <w:p w:rsidR="002C6777" w:rsidRDefault="002C6777" w:rsidP="002C6777">
      <w:pPr>
        <w:pStyle w:val="Listenabsatz"/>
        <w:numPr>
          <w:ilvl w:val="1"/>
          <w:numId w:val="26"/>
        </w:numPr>
      </w:pPr>
      <w:r>
        <w:t>Tag 2 erst auswählbar, wenn Tag 1 absolviert</w:t>
      </w:r>
    </w:p>
    <w:p w:rsidR="002C6777" w:rsidRDefault="002C6777" w:rsidP="002C6777">
      <w:pPr>
        <w:pStyle w:val="Listenabsatz"/>
        <w:numPr>
          <w:ilvl w:val="1"/>
          <w:numId w:val="26"/>
        </w:numPr>
      </w:pPr>
      <w:r>
        <w:t>Fortschritt in %</w:t>
      </w:r>
    </w:p>
    <w:p w:rsidR="002C6777" w:rsidRDefault="002C6777" w:rsidP="002C6777">
      <w:pPr>
        <w:pStyle w:val="Listenabsatz"/>
        <w:numPr>
          <w:ilvl w:val="0"/>
          <w:numId w:val="26"/>
        </w:numPr>
      </w:pPr>
      <w:r>
        <w:t>Übungen bei der Durchführung akustisch und visuell unterstützt, dazu Timer</w:t>
      </w:r>
    </w:p>
    <w:p w:rsidR="002C6777" w:rsidRDefault="002C6777" w:rsidP="002C6777">
      <w:pPr>
        <w:pStyle w:val="Listenabsatz"/>
        <w:ind w:left="0"/>
      </w:pPr>
    </w:p>
    <w:p w:rsidR="002C6777" w:rsidRDefault="002C6777" w:rsidP="002C6777">
      <w:pPr>
        <w:pStyle w:val="berschrift2"/>
      </w:pPr>
      <w:r>
        <w:t>Gymondo – Fitness Training</w:t>
      </w:r>
    </w:p>
    <w:p w:rsidR="004E58F4" w:rsidRDefault="004E58F4" w:rsidP="002C6777">
      <w:pPr>
        <w:pStyle w:val="Listenabsatz"/>
        <w:numPr>
          <w:ilvl w:val="0"/>
          <w:numId w:val="27"/>
        </w:numPr>
      </w:pPr>
      <w:r>
        <w:t>Gymondo GmbH</w:t>
      </w:r>
    </w:p>
    <w:p w:rsidR="002C6777" w:rsidRDefault="002C6777" w:rsidP="002C6777">
      <w:pPr>
        <w:pStyle w:val="Listenabsatz"/>
        <w:numPr>
          <w:ilvl w:val="0"/>
          <w:numId w:val="27"/>
        </w:numPr>
      </w:pPr>
      <w:r>
        <w:t>persönliche Angaben:</w:t>
      </w:r>
    </w:p>
    <w:p w:rsidR="002C6777" w:rsidRDefault="002C6777" w:rsidP="002C6777">
      <w:pPr>
        <w:pStyle w:val="Listenabsatz"/>
        <w:numPr>
          <w:ilvl w:val="1"/>
          <w:numId w:val="27"/>
        </w:numPr>
      </w:pPr>
      <w:r>
        <w:t>Vorname, Nachname, Geschlecht, Wie fit bist du?, registrieren mit Facebook oder Google Plus oder Mail + Passwort, Geburtstag, G</w:t>
      </w:r>
      <w:r>
        <w:t>e</w:t>
      </w:r>
      <w:r>
        <w:t>wicht, Größe</w:t>
      </w:r>
    </w:p>
    <w:p w:rsidR="002C6777" w:rsidRDefault="002C6777" w:rsidP="002C6777">
      <w:pPr>
        <w:pStyle w:val="Listenabsatz"/>
        <w:numPr>
          <w:ilvl w:val="0"/>
          <w:numId w:val="27"/>
        </w:numPr>
      </w:pPr>
      <w:r>
        <w:t>Ziele:</w:t>
      </w:r>
    </w:p>
    <w:p w:rsidR="002C6777" w:rsidRDefault="002C6777" w:rsidP="002C6777">
      <w:pPr>
        <w:pStyle w:val="Listenabsatz"/>
        <w:numPr>
          <w:ilvl w:val="1"/>
          <w:numId w:val="27"/>
        </w:numPr>
      </w:pPr>
      <w:r>
        <w:t>Abnehmen</w:t>
      </w:r>
    </w:p>
    <w:p w:rsidR="002C6777" w:rsidRDefault="002C6777" w:rsidP="002C6777">
      <w:pPr>
        <w:pStyle w:val="Listenabsatz"/>
        <w:numPr>
          <w:ilvl w:val="1"/>
          <w:numId w:val="27"/>
        </w:numPr>
      </w:pPr>
      <w:r>
        <w:t>Straffen</w:t>
      </w:r>
    </w:p>
    <w:p w:rsidR="002C6777" w:rsidRDefault="002C6777" w:rsidP="002C6777">
      <w:pPr>
        <w:pStyle w:val="Listenabsatz"/>
        <w:numPr>
          <w:ilvl w:val="1"/>
          <w:numId w:val="27"/>
        </w:numPr>
      </w:pPr>
      <w:r>
        <w:t>Muskelaufbau</w:t>
      </w:r>
    </w:p>
    <w:p w:rsidR="002C6777" w:rsidRDefault="002C6777" w:rsidP="002C6777">
      <w:pPr>
        <w:pStyle w:val="Listenabsatz"/>
        <w:numPr>
          <w:ilvl w:val="1"/>
          <w:numId w:val="27"/>
        </w:numPr>
      </w:pPr>
      <w:r>
        <w:t>Beweglichkeit</w:t>
      </w:r>
    </w:p>
    <w:p w:rsidR="002C6777" w:rsidRDefault="002C6777" w:rsidP="002C6777">
      <w:pPr>
        <w:pStyle w:val="Listenabsatz"/>
        <w:numPr>
          <w:ilvl w:val="0"/>
          <w:numId w:val="27"/>
        </w:numPr>
      </w:pPr>
      <w:r>
        <w:t>Seitenmenü:</w:t>
      </w:r>
    </w:p>
    <w:p w:rsidR="002C6777" w:rsidRDefault="002C6777" w:rsidP="002C6777">
      <w:pPr>
        <w:pStyle w:val="Listenabsatz"/>
        <w:numPr>
          <w:ilvl w:val="1"/>
          <w:numId w:val="27"/>
        </w:numPr>
      </w:pPr>
      <w:r>
        <w:t>Mein Training (für 5 Wochen geplant)</w:t>
      </w:r>
    </w:p>
    <w:p w:rsidR="002C6777" w:rsidRDefault="002C6777" w:rsidP="002C6777">
      <w:pPr>
        <w:pStyle w:val="Listenabsatz"/>
        <w:numPr>
          <w:ilvl w:val="1"/>
          <w:numId w:val="27"/>
        </w:numPr>
      </w:pPr>
      <w:r>
        <w:t>Programme (Premium Funktion)</w:t>
      </w:r>
    </w:p>
    <w:p w:rsidR="002C6777" w:rsidRDefault="002C6777" w:rsidP="002C6777">
      <w:pPr>
        <w:pStyle w:val="Listenabsatz"/>
        <w:numPr>
          <w:ilvl w:val="1"/>
          <w:numId w:val="27"/>
        </w:numPr>
      </w:pPr>
      <w:r>
        <w:t>Workouts (Beschreibung + Dauer + kcal + Schwierigkeitsgrad + Kategorien + Video + ähnliche Workouts)</w:t>
      </w:r>
    </w:p>
    <w:p w:rsidR="002C6777" w:rsidRDefault="002C6777" w:rsidP="002C6777">
      <w:pPr>
        <w:pStyle w:val="Listenabsatz"/>
        <w:numPr>
          <w:ilvl w:val="1"/>
          <w:numId w:val="27"/>
        </w:numPr>
      </w:pPr>
      <w:r>
        <w:t>Rezepte</w:t>
      </w:r>
    </w:p>
    <w:p w:rsidR="002C6777" w:rsidRDefault="00861FD6" w:rsidP="002C6777">
      <w:pPr>
        <w:pStyle w:val="Listenabsatz"/>
        <w:numPr>
          <w:ilvl w:val="1"/>
          <w:numId w:val="27"/>
        </w:numPr>
      </w:pPr>
      <w:r>
        <w:rPr>
          <w:noProof/>
        </w:rPr>
        <w:lastRenderedPageBreak/>
        <w:drawing>
          <wp:anchor distT="0" distB="0" distL="114300" distR="114300" simplePos="0" relativeHeight="251778560" behindDoc="0" locked="0" layoutInCell="1" allowOverlap="1">
            <wp:simplePos x="0" y="0"/>
            <wp:positionH relativeFrom="column">
              <wp:posOffset>2614930</wp:posOffset>
            </wp:positionH>
            <wp:positionV relativeFrom="paragraph">
              <wp:posOffset>182880</wp:posOffset>
            </wp:positionV>
            <wp:extent cx="2519680" cy="4338955"/>
            <wp:effectExtent l="0" t="0" r="0" b="4445"/>
            <wp:wrapTight wrapText="bothSides">
              <wp:wrapPolygon edited="0">
                <wp:start x="0" y="0"/>
                <wp:lineTo x="0" y="21496"/>
                <wp:lineTo x="21339" y="21496"/>
                <wp:lineTo x="21339" y="0"/>
                <wp:lineTo x="0" y="0"/>
              </wp:wrapPolygon>
            </wp:wrapTight>
            <wp:docPr id="65" name="Bild 65" descr="../../../Volumes/Andere/Bachelorprojekt/Screenshots/Gymondo/Screenshot_2017051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lumes/Andere/Bachelorprojekt/Screenshots/Gymondo/Screenshot_20170514-22"/>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19680" cy="4338955"/>
                    </a:xfrm>
                    <a:prstGeom prst="rect">
                      <a:avLst/>
                    </a:prstGeom>
                    <a:noFill/>
                    <a:ln>
                      <a:noFill/>
                    </a:ln>
                  </pic:spPr>
                </pic:pic>
              </a:graphicData>
            </a:graphic>
          </wp:anchor>
        </w:drawing>
      </w:r>
      <w:r>
        <w:rPr>
          <w:noProof/>
        </w:rPr>
        <w:drawing>
          <wp:anchor distT="0" distB="0" distL="114300" distR="114300" simplePos="0" relativeHeight="251779584" behindDoc="0" locked="0" layoutInCell="1" allowOverlap="1">
            <wp:simplePos x="0" y="0"/>
            <wp:positionH relativeFrom="column">
              <wp:posOffset>4064</wp:posOffset>
            </wp:positionH>
            <wp:positionV relativeFrom="paragraph">
              <wp:posOffset>183261</wp:posOffset>
            </wp:positionV>
            <wp:extent cx="2520000" cy="4339012"/>
            <wp:effectExtent l="0" t="0" r="0" b="4445"/>
            <wp:wrapTight wrapText="bothSides">
              <wp:wrapPolygon edited="0">
                <wp:start x="0" y="0"/>
                <wp:lineTo x="0" y="21496"/>
                <wp:lineTo x="21339" y="21496"/>
                <wp:lineTo x="21339" y="0"/>
                <wp:lineTo x="0" y="0"/>
              </wp:wrapPolygon>
            </wp:wrapTight>
            <wp:docPr id="64" name="Bild 64" descr="../../../Volumes/Andere/Bachelorprojekt/Screenshots/Gymondo/Screenshot_2017051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Andere/Bachelorprojekt/Screenshots/Gymondo/Screenshot_20170514-22"/>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20000" cy="4339012"/>
                    </a:xfrm>
                    <a:prstGeom prst="rect">
                      <a:avLst/>
                    </a:prstGeom>
                    <a:noFill/>
                    <a:ln>
                      <a:noFill/>
                    </a:ln>
                  </pic:spPr>
                </pic:pic>
              </a:graphicData>
            </a:graphic>
          </wp:anchor>
        </w:drawing>
      </w:r>
      <w:r w:rsidR="002C6777">
        <w:t>Fitnessprofil (Dashboard zu Fortschritten etc.)</w:t>
      </w:r>
    </w:p>
    <w:p w:rsidR="00861FD6" w:rsidRDefault="00861FD6" w:rsidP="00000E0E">
      <w:pPr>
        <w:pStyle w:val="Listenabsatz"/>
        <w:ind w:left="0"/>
      </w:pPr>
      <w:r>
        <w:rPr>
          <w:noProof/>
        </w:rPr>
        <w:lastRenderedPageBreak/>
        <w:drawing>
          <wp:anchor distT="0" distB="0" distL="114300" distR="114300" simplePos="0" relativeHeight="251781632" behindDoc="0" locked="0" layoutInCell="1" allowOverlap="1">
            <wp:simplePos x="0" y="0"/>
            <wp:positionH relativeFrom="column">
              <wp:posOffset>2608834</wp:posOffset>
            </wp:positionH>
            <wp:positionV relativeFrom="paragraph">
              <wp:posOffset>254</wp:posOffset>
            </wp:positionV>
            <wp:extent cx="2519680" cy="4338955"/>
            <wp:effectExtent l="0" t="0" r="0" b="4445"/>
            <wp:wrapTight wrapText="bothSides">
              <wp:wrapPolygon edited="0">
                <wp:start x="0" y="0"/>
                <wp:lineTo x="0" y="21496"/>
                <wp:lineTo x="21339" y="21496"/>
                <wp:lineTo x="21339" y="0"/>
                <wp:lineTo x="0" y="0"/>
              </wp:wrapPolygon>
            </wp:wrapTight>
            <wp:docPr id="69" name="Bild 69" descr="../../../Volumes/Andere/Bachelorprojekt/Screenshots/Gymondo/Screenshot_2017051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olumes/Andere/Bachelorprojekt/Screenshots/Gymondo/Screenshot_20170514-22"/>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19680" cy="4338955"/>
                    </a:xfrm>
                    <a:prstGeom prst="rect">
                      <a:avLst/>
                    </a:prstGeom>
                    <a:noFill/>
                    <a:ln>
                      <a:noFill/>
                    </a:ln>
                  </pic:spPr>
                </pic:pic>
              </a:graphicData>
            </a:graphic>
          </wp:anchor>
        </w:drawing>
      </w:r>
      <w:r>
        <w:rPr>
          <w:noProof/>
        </w:rPr>
        <w:drawing>
          <wp:anchor distT="0" distB="0" distL="114300" distR="114300" simplePos="0" relativeHeight="251780608" behindDoc="0" locked="0" layoutInCell="1" allowOverlap="1">
            <wp:simplePos x="0" y="0"/>
            <wp:positionH relativeFrom="column">
              <wp:posOffset>0</wp:posOffset>
            </wp:positionH>
            <wp:positionV relativeFrom="paragraph">
              <wp:posOffset>3175</wp:posOffset>
            </wp:positionV>
            <wp:extent cx="2520000" cy="4339012"/>
            <wp:effectExtent l="0" t="0" r="0" b="4445"/>
            <wp:wrapTight wrapText="bothSides">
              <wp:wrapPolygon edited="0">
                <wp:start x="0" y="0"/>
                <wp:lineTo x="0" y="21496"/>
                <wp:lineTo x="21339" y="21496"/>
                <wp:lineTo x="21339" y="0"/>
                <wp:lineTo x="0" y="0"/>
              </wp:wrapPolygon>
            </wp:wrapTight>
            <wp:docPr id="67" name="Bild 67" descr="../../../Volumes/Andere/Bachelorprojekt/Screenshots/Gymondo/Screenshot_2017051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olumes/Andere/Bachelorprojekt/Screenshots/Gymondo/Screenshot_20170514-22"/>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20000" cy="4339012"/>
                    </a:xfrm>
                    <a:prstGeom prst="rect">
                      <a:avLst/>
                    </a:prstGeom>
                    <a:noFill/>
                    <a:ln>
                      <a:noFill/>
                    </a:ln>
                  </pic:spPr>
                </pic:pic>
              </a:graphicData>
            </a:graphic>
          </wp:anchor>
        </w:drawing>
      </w:r>
    </w:p>
    <w:p w:rsidR="002C6777" w:rsidRPr="002C6777" w:rsidRDefault="002C6777" w:rsidP="00000E0E">
      <w:pPr>
        <w:pStyle w:val="Listenabsatz"/>
        <w:ind w:left="0"/>
      </w:pPr>
    </w:p>
    <w:p w:rsidR="00535246" w:rsidRDefault="00535246" w:rsidP="00535246">
      <w:pPr>
        <w:pStyle w:val="berschrift2"/>
      </w:pPr>
      <w:bookmarkStart w:id="47" w:name="_Toc490142078"/>
      <w:bookmarkStart w:id="48" w:name="_Toc490941502"/>
      <w:r>
        <w:t>Schlussfolgerungen</w:t>
      </w:r>
    </w:p>
    <w:p w:rsidR="00535246" w:rsidRDefault="00535246" w:rsidP="00535246">
      <w:r>
        <w:t>Für die Konzipierung der Applikation PersonalFit ergeben sich aus dieser Aufstellung verschiedene Ansätze und Fragen.</w:t>
      </w:r>
    </w:p>
    <w:p w:rsidR="00535246" w:rsidRDefault="00535246" w:rsidP="00535246">
      <w:pPr>
        <w:pStyle w:val="Listenabsatz"/>
        <w:numPr>
          <w:ilvl w:val="0"/>
          <w:numId w:val="28"/>
        </w:numPr>
      </w:pPr>
      <w:r>
        <w:t>Welche Zielgruppe wird angesprochen und wie wird entsprechend das D</w:t>
      </w:r>
      <w:r>
        <w:t>e</w:t>
      </w:r>
      <w:r>
        <w:t>sign gestaltet?</w:t>
      </w:r>
    </w:p>
    <w:p w:rsidR="00535246" w:rsidRDefault="00535246" w:rsidP="00535246">
      <w:pPr>
        <w:pStyle w:val="Listenabsatz"/>
        <w:numPr>
          <w:ilvl w:val="0"/>
          <w:numId w:val="28"/>
        </w:numPr>
      </w:pPr>
      <w:r>
        <w:t>Übungen sollten von Workout zu Workout variieren, um Eintönigkeit zu vermeiden.</w:t>
      </w:r>
    </w:p>
    <w:p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rsidR="00535246" w:rsidRDefault="00535246" w:rsidP="00535246">
      <w:pPr>
        <w:pStyle w:val="Listenabsatz"/>
        <w:numPr>
          <w:ilvl w:val="0"/>
          <w:numId w:val="28"/>
        </w:numPr>
      </w:pPr>
      <w:r>
        <w:t>Welches Konzept wird gewählt? Wird der Nutzer herausgefordert oder langsam an ein regelmäßiges Training herangeführt?</w:t>
      </w:r>
    </w:p>
    <w:p w:rsidR="00535246" w:rsidRDefault="00535246" w:rsidP="00535246">
      <w:pPr>
        <w:pStyle w:val="Listenabsatz"/>
        <w:numPr>
          <w:ilvl w:val="0"/>
          <w:numId w:val="28"/>
        </w:numPr>
      </w:pPr>
      <w:r>
        <w:t>Welche Auswirkung hat die Wahl des Konzepts auf die Nutzungsdauer der Applikation? Ist die Nutzungswahrscheinlichkeit bei einer 30 Tage Cha</w:t>
      </w:r>
      <w:r>
        <w:t>l</w:t>
      </w:r>
      <w:r>
        <w:t>lenge höher als bei einer App, die einen persönlichen Trainer simuliert?</w:t>
      </w:r>
    </w:p>
    <w:p w:rsidR="00535246" w:rsidRDefault="00535246" w:rsidP="00535246">
      <w:pPr>
        <w:pStyle w:val="Listenabsatz"/>
        <w:numPr>
          <w:ilvl w:val="0"/>
          <w:numId w:val="28"/>
        </w:numPr>
      </w:pPr>
      <w:r>
        <w:lastRenderedPageBreak/>
        <w:t>In wie weit wird die App eine Möglichkeit zur Anpassung der Trainingsei</w:t>
      </w:r>
      <w:r>
        <w:t>n</w:t>
      </w:r>
      <w:r>
        <w:t>heiten beinhalten? Der Nutzer soll einerseits nicht überfordert werden, andererseits etwas Entscheidungsfreiheit erhalten.</w:t>
      </w:r>
    </w:p>
    <w:p w:rsidR="00535246" w:rsidRDefault="00535246" w:rsidP="00535246">
      <w:pPr>
        <w:pStyle w:val="Listenabsatz"/>
        <w:numPr>
          <w:ilvl w:val="0"/>
          <w:numId w:val="28"/>
        </w:numPr>
      </w:pPr>
      <w:r>
        <w:t>In welcher Form werden die Übungen bzw. Workouts dargestellt und welche Auswirkungen hat dies auf die Größe der App und den Datenve</w:t>
      </w:r>
      <w:r>
        <w:t>r</w:t>
      </w:r>
      <w:r>
        <w:t>kehr durch die App? Stellt eine Kombination von bewegten Bildern und textueller Beschreibung bereits sicher, dass der Nutzer die Übungen s</w:t>
      </w:r>
      <w:r>
        <w:t>i</w:t>
      </w:r>
      <w:r>
        <w:t>cher und korrekt ausführt? Wie viele Informationen benötigt ein Nutzer der schnell seine Trainingseinheit durchführen möchte? Werden unerfa</w:t>
      </w:r>
      <w:r>
        <w:t>h</w:t>
      </w:r>
      <w:r>
        <w:t>rene Nutzer angesprochen, benötigen diese mehr Informationen zum Training und eine Möglichkeit die Übungen zu pausieren und nachzuschl</w:t>
      </w:r>
      <w:r>
        <w:t>a</w:t>
      </w:r>
      <w:r>
        <w:t>gen?</w:t>
      </w:r>
    </w:p>
    <w:p w:rsidR="00535246" w:rsidRDefault="00535246" w:rsidP="00535246">
      <w:pPr>
        <w:pStyle w:val="Listenabsatz"/>
        <w:numPr>
          <w:ilvl w:val="0"/>
          <w:numId w:val="28"/>
        </w:numPr>
      </w:pPr>
      <w:r>
        <w:t>Der persönliche Fortschritt kann durch Balken oder Torten oder prozent</w:t>
      </w:r>
      <w:r>
        <w:t>u</w:t>
      </w:r>
      <w:r>
        <w:t>al dargestellt werden. Außerdem können Informationen zu den einzelnen durchgeführten Trainings angezeigt werden, oder Statistiken zur eigenen Person bzw. Leistung.</w:t>
      </w:r>
    </w:p>
    <w:p w:rsidR="00535246" w:rsidRDefault="00535246" w:rsidP="00535246">
      <w:pPr>
        <w:pStyle w:val="Listenabsatz"/>
        <w:numPr>
          <w:ilvl w:val="0"/>
          <w:numId w:val="28"/>
        </w:numPr>
      </w:pPr>
      <w:r>
        <w:t>Um den Nutzer zu motivieren gibt es ebenfalls Möglichkeiten durch a</w:t>
      </w:r>
      <w:r>
        <w:t>n</w:t>
      </w:r>
      <w:r>
        <w:t>sprechendes Design oder aktivierende Sprüche eine Nutzung der App und somit Durchführung der Trainingseinheiten zu initiieren.</w:t>
      </w:r>
    </w:p>
    <w:p w:rsidR="00535246" w:rsidRDefault="00535246" w:rsidP="00535246">
      <w:r>
        <w:t>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orkouts auswählen kann und somit schnell beginnen kann. Auch bei Überlegungen zum Trainingsplan muss die unte</w:t>
      </w:r>
      <w:r>
        <w:t>r</w:t>
      </w:r>
      <w:r>
        <w:t>schiedliche Zeit, die den Nutzern wöchentlich für Sport zur Verfügung steht, berücksic</w:t>
      </w:r>
      <w:r>
        <w:t>h</w:t>
      </w:r>
      <w:r>
        <w:t xml:space="preserve">tigt werden. </w:t>
      </w:r>
    </w:p>
    <w:tbl>
      <w:tblPr>
        <w:tblStyle w:val="Tabellengitternetz"/>
        <w:tblW w:w="0" w:type="auto"/>
        <w:tblLook w:val="04A0"/>
      </w:tblPr>
      <w:tblGrid>
        <w:gridCol w:w="2048"/>
        <w:gridCol w:w="1298"/>
        <w:gridCol w:w="1425"/>
        <w:gridCol w:w="1405"/>
        <w:gridCol w:w="1130"/>
        <w:gridCol w:w="1130"/>
      </w:tblGrid>
      <w:tr w:rsidR="00535246" w:rsidTr="00F978BA">
        <w:tc>
          <w:tcPr>
            <w:tcW w:w="2048" w:type="dxa"/>
          </w:tcPr>
          <w:p w:rsidR="00535246" w:rsidRDefault="00535246" w:rsidP="00F978BA">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rsidR="00535246" w:rsidRDefault="00535246" w:rsidP="00F978BA">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bit</w:t>
            </w:r>
          </w:p>
        </w:tc>
        <w:tc>
          <w:tcPr>
            <w:tcW w:w="1526" w:type="dxa"/>
          </w:tcPr>
          <w:p w:rsidR="00535246" w:rsidRDefault="00535246" w:rsidP="00F978BA">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w:t>
            </w:r>
            <w:r>
              <w:rPr>
                <w:rFonts w:ascii="Calibri" w:hAnsi="Calibri" w:cs="Calibri"/>
                <w:sz w:val="24"/>
                <w:szCs w:val="24"/>
              </w:rPr>
              <w:t xml:space="preserve"> Fitness-Challenge</w:t>
            </w:r>
          </w:p>
        </w:tc>
        <w:tc>
          <w:tcPr>
            <w:tcW w:w="1534" w:type="dxa"/>
          </w:tcPr>
          <w:p w:rsidR="00535246" w:rsidRDefault="00535246" w:rsidP="00F978BA">
            <w:pPr>
              <w:autoSpaceDE w:val="0"/>
              <w:autoSpaceDN w:val="0"/>
              <w:adjustRightInd w:val="0"/>
              <w:spacing w:after="0" w:line="240" w:lineRule="auto"/>
              <w:rPr>
                <w:rFonts w:ascii="Calibri" w:hAnsi="Calibri" w:cs="Calibri"/>
                <w:sz w:val="24"/>
                <w:szCs w:val="24"/>
              </w:rPr>
            </w:pPr>
            <w:r>
              <w:rPr>
                <w:rFonts w:ascii="Calibri" w:hAnsi="Calibri" w:cs="Calibri"/>
                <w:sz w:val="24"/>
                <w:szCs w:val="24"/>
              </w:rPr>
              <w:t>Home Work</w:t>
            </w:r>
            <w:r>
              <w:rPr>
                <w:rFonts w:ascii="Calibri" w:hAnsi="Calibri" w:cs="Calibri"/>
                <w:sz w:val="24"/>
                <w:szCs w:val="24"/>
              </w:rPr>
              <w:t>out Personal Trainer</w:t>
            </w:r>
          </w:p>
        </w:tc>
        <w:tc>
          <w:tcPr>
            <w:tcW w:w="1493" w:type="dxa"/>
          </w:tcPr>
          <w:p w:rsidR="00535246" w:rsidRDefault="00535246" w:rsidP="00F978BA">
            <w:pPr>
              <w:autoSpaceDE w:val="0"/>
              <w:autoSpaceDN w:val="0"/>
              <w:adjustRightInd w:val="0"/>
              <w:spacing w:after="0" w:line="240" w:lineRule="auto"/>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rPr>
                <w:rFonts w:ascii="Calibri" w:hAnsi="Calibri" w:cs="Calibri"/>
                <w:sz w:val="24"/>
                <w:szCs w:val="24"/>
              </w:rPr>
            </w:pPr>
          </w:p>
        </w:tc>
      </w:tr>
      <w:tr w:rsidR="00535246" w:rsidTr="00F978BA">
        <w:tc>
          <w:tcPr>
            <w:tcW w:w="2048" w:type="dxa"/>
          </w:tcPr>
          <w:p w:rsidR="00535246" w:rsidRDefault="00535246" w:rsidP="00F978BA">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534"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r>
      <w:tr w:rsidR="00535246" w:rsidTr="00F978BA">
        <w:tc>
          <w:tcPr>
            <w:tcW w:w="2048" w:type="dxa"/>
          </w:tcPr>
          <w:p w:rsidR="00535246" w:rsidRDefault="00535246" w:rsidP="00F978BA">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534"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r>
      <w:tr w:rsidR="00535246" w:rsidTr="00F978BA">
        <w:tc>
          <w:tcPr>
            <w:tcW w:w="2048" w:type="dxa"/>
          </w:tcPr>
          <w:p w:rsidR="00535246" w:rsidRDefault="00535246" w:rsidP="00F978BA">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r>
      <w:tr w:rsidR="00535246" w:rsidTr="00F978BA">
        <w:tc>
          <w:tcPr>
            <w:tcW w:w="2048" w:type="dxa"/>
          </w:tcPr>
          <w:p w:rsidR="00535246" w:rsidRDefault="00535246" w:rsidP="00F978BA">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erbindung zu Fitnessarmband</w:t>
            </w:r>
          </w:p>
        </w:tc>
        <w:tc>
          <w:tcPr>
            <w:tcW w:w="1528"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534"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r>
      <w:tr w:rsidR="00535246" w:rsidTr="00F978BA">
        <w:tc>
          <w:tcPr>
            <w:tcW w:w="2048" w:type="dxa"/>
          </w:tcPr>
          <w:p w:rsidR="00535246" w:rsidRDefault="00535246" w:rsidP="00F978BA">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lastRenderedPageBreak/>
              <w:t>Schrittzähler</w:t>
            </w:r>
          </w:p>
        </w:tc>
        <w:tc>
          <w:tcPr>
            <w:tcW w:w="1528"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534"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r>
      <w:tr w:rsidR="00535246" w:rsidTr="00F978BA">
        <w:tc>
          <w:tcPr>
            <w:tcW w:w="2048" w:type="dxa"/>
          </w:tcPr>
          <w:p w:rsidR="00535246" w:rsidRDefault="00535246" w:rsidP="00F978BA">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tatistiken</w:t>
            </w:r>
          </w:p>
        </w:tc>
        <w:tc>
          <w:tcPr>
            <w:tcW w:w="1528"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r>
      <w:tr w:rsidR="00535246" w:rsidTr="00F978BA">
        <w:tc>
          <w:tcPr>
            <w:tcW w:w="2048" w:type="dxa"/>
          </w:tcPr>
          <w:p w:rsidR="00535246" w:rsidRDefault="00535246" w:rsidP="00F978BA">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Trainingsplan statt einzelner Workouts</w:t>
            </w:r>
          </w:p>
        </w:tc>
        <w:tc>
          <w:tcPr>
            <w:tcW w:w="1528"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526"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r>
      <w:tr w:rsidR="00535246" w:rsidTr="00F978BA">
        <w:tc>
          <w:tcPr>
            <w:tcW w:w="2048" w:type="dxa"/>
          </w:tcPr>
          <w:p w:rsidR="00535246" w:rsidRDefault="00535246" w:rsidP="00F978BA">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gene Workouts konstruierbar</w:t>
            </w:r>
          </w:p>
        </w:tc>
        <w:tc>
          <w:tcPr>
            <w:tcW w:w="1528"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526"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534"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r>
      <w:tr w:rsidR="00535246" w:rsidTr="00F978BA">
        <w:tc>
          <w:tcPr>
            <w:tcW w:w="2048" w:type="dxa"/>
          </w:tcPr>
          <w:p w:rsidR="00535246" w:rsidRDefault="00535246" w:rsidP="00F978BA">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526"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r>
      <w:tr w:rsidR="00535246" w:rsidTr="00F978BA">
        <w:tc>
          <w:tcPr>
            <w:tcW w:w="2048" w:type="dxa"/>
          </w:tcPr>
          <w:p w:rsidR="00535246" w:rsidRDefault="00535246" w:rsidP="00F978BA">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r>
      <w:tr w:rsidR="00535246" w:rsidTr="00F978BA">
        <w:tc>
          <w:tcPr>
            <w:tcW w:w="2048" w:type="dxa"/>
          </w:tcPr>
          <w:p w:rsidR="00535246" w:rsidRDefault="00535246" w:rsidP="00F978BA">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fos zu tranierter Muskelpartie</w:t>
            </w:r>
          </w:p>
        </w:tc>
        <w:tc>
          <w:tcPr>
            <w:tcW w:w="1528"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526"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534"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r>
      <w:tr w:rsidR="00535246" w:rsidTr="00F978BA">
        <w:tc>
          <w:tcPr>
            <w:tcW w:w="2048" w:type="dxa"/>
          </w:tcPr>
          <w:p w:rsidR="00535246" w:rsidRDefault="00535246" w:rsidP="00F978BA">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526"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rsidR="00535246" w:rsidRDefault="00535246" w:rsidP="00F978BA">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rsidR="00535246" w:rsidRDefault="00535246" w:rsidP="00F978BA">
            <w:pPr>
              <w:autoSpaceDE w:val="0"/>
              <w:autoSpaceDN w:val="0"/>
              <w:adjustRightInd w:val="0"/>
              <w:spacing w:after="0" w:line="240" w:lineRule="auto"/>
              <w:jc w:val="center"/>
              <w:rPr>
                <w:rFonts w:ascii="Calibri" w:hAnsi="Calibri" w:cs="Calibri"/>
                <w:sz w:val="24"/>
                <w:szCs w:val="24"/>
              </w:rPr>
            </w:pPr>
          </w:p>
        </w:tc>
        <w:tc>
          <w:tcPr>
            <w:tcW w:w="1493" w:type="dxa"/>
          </w:tcPr>
          <w:p w:rsidR="00535246" w:rsidRDefault="00535246" w:rsidP="00F978BA">
            <w:pPr>
              <w:keepNext/>
              <w:autoSpaceDE w:val="0"/>
              <w:autoSpaceDN w:val="0"/>
              <w:adjustRightInd w:val="0"/>
              <w:spacing w:after="0" w:line="240" w:lineRule="auto"/>
              <w:jc w:val="center"/>
              <w:rPr>
                <w:rFonts w:ascii="Calibri" w:hAnsi="Calibri" w:cs="Calibri"/>
                <w:sz w:val="24"/>
                <w:szCs w:val="24"/>
              </w:rPr>
            </w:pPr>
          </w:p>
        </w:tc>
      </w:tr>
    </w:tbl>
    <w:p w:rsidR="00535246" w:rsidRDefault="00535246" w:rsidP="00535246">
      <w:pPr>
        <w:pStyle w:val="Beschriftung"/>
      </w:pPr>
      <w:r>
        <w:t xml:space="preserve">Abbildung </w:t>
      </w:r>
      <w:fldSimple w:instr=" SEQ Abbildung \* ARABIC ">
        <w:r>
          <w:rPr>
            <w:noProof/>
          </w:rPr>
          <w:t>8</w:t>
        </w:r>
      </w:fldSimple>
      <w:r>
        <w:t xml:space="preserve"> Funktionsübersicht</w:t>
      </w:r>
    </w:p>
    <w:p w:rsidR="00535246" w:rsidRDefault="00535246" w:rsidP="00535246">
      <w:r>
        <w:t>Dadurch, dass fast alle Apps über Funktionalitäten wie Statistiken und einer Auswahl aus Zielvorgaben, als auch Videoanleitungen verfügen, ergeben sich diese als Mindes</w:t>
      </w:r>
      <w:r>
        <w:t>t</w:t>
      </w:r>
      <w:r>
        <w:t xml:space="preserve">anforderungen für die App PersonalFit </w:t>
      </w:r>
      <w:r>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fldChar w:fldCharType="separate"/>
      </w:r>
      <w:r>
        <w:t>(Mroz 2016)</w:t>
      </w:r>
      <w:r>
        <w:fldChar w:fldCharType="end"/>
      </w:r>
      <w:r>
        <w:t>. Dennoch wird nach der Analyse mehrerer Applikationen deutlich, dass bereits für verschi</w:t>
      </w:r>
      <w:r>
        <w:t>e</w:t>
      </w:r>
      <w:r>
        <w:t>dene Zielgruppen gut geeignete Fitness-Apps auf dem Markt zu finden sind, doch keine der obig aufgeführten Applikati</w:t>
      </w:r>
      <w:r>
        <w:t>o</w:t>
      </w:r>
      <w:r>
        <w:t>nen kombiniert körperliche als auch geistige Ziele in einer Anwendung. Somit sollte der Fokus des Konzepts auf eine Abgrenzung von vorhandenen Applikationen liegen und vielmehr die Idee einer kombinierten App umsetzen.</w:t>
      </w:r>
    </w:p>
    <w:p w:rsidR="00535246" w:rsidRDefault="00535246">
      <w:pPr>
        <w:spacing w:before="0" w:after="0" w:line="240" w:lineRule="auto"/>
        <w:jc w:val="left"/>
      </w:pPr>
      <w:r>
        <w:br w:type="page"/>
      </w:r>
    </w:p>
    <w:p w:rsidR="008B63CD" w:rsidRDefault="008B63CD" w:rsidP="00E93DA6">
      <w:pPr>
        <w:pStyle w:val="berschrift1"/>
        <w:keepLines/>
        <w:pageBreakBefore w:val="0"/>
        <w:spacing w:before="480" w:after="0" w:line="276" w:lineRule="auto"/>
      </w:pPr>
      <w:r>
        <w:lastRenderedPageBreak/>
        <w:t>Projektübersicht</w:t>
      </w:r>
      <w:bookmarkEnd w:id="47"/>
      <w:bookmarkEnd w:id="48"/>
    </w:p>
    <w:p w:rsidR="008B63CD" w:rsidRDefault="008B63CD" w:rsidP="008B63CD">
      <w:r>
        <w:t>...</w:t>
      </w:r>
    </w:p>
    <w:p w:rsidR="008B63CD" w:rsidRDefault="008B63CD" w:rsidP="00E93DA6">
      <w:pPr>
        <w:pStyle w:val="berschrift2"/>
        <w:keepLines/>
        <w:tabs>
          <w:tab w:val="clear" w:pos="851"/>
        </w:tabs>
        <w:spacing w:before="40" w:after="0"/>
      </w:pPr>
      <w:bookmarkStart w:id="49" w:name="_Toc490142079"/>
      <w:bookmarkStart w:id="50" w:name="_Toc490941503"/>
      <w:r>
        <w:t>Zielgruppe</w:t>
      </w:r>
      <w:bookmarkEnd w:id="49"/>
      <w:bookmarkEnd w:id="50"/>
    </w:p>
    <w:p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rsidR="00B70736">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rsidR="00B70736">
        <w:fldChar w:fldCharType="separate"/>
      </w:r>
      <w:bookmarkStart w:id="51" w:name="_CTVP0013a68039b2a1945f3ab11e59f87d066d1"/>
      <w:r>
        <w:t>(GEDA, S.3)</w:t>
      </w:r>
      <w:bookmarkEnd w:id="51"/>
      <w:r w:rsidR="00B70736">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erringert sich die Anzahl der Minuten ein wenig. Allerdings steigt bei den höheren Altersgruppen die Anzahl des Ferns</w:t>
      </w:r>
      <w:r>
        <w:t>e</w:t>
      </w:r>
      <w:r>
        <w:t xml:space="preserve">hens </w:t>
      </w:r>
      <w:r w:rsidR="00B70736">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rsidR="00B70736">
        <w:fldChar w:fldCharType="separate"/>
      </w:r>
      <w:bookmarkStart w:id="52" w:name="_CTVP0010719aa2462c3469aab087d53632e2dbc"/>
      <w:r>
        <w:t>(Prof. Dr. Ingo Froböse, Dr. Birgit Wallmann-Sperlich, S.28)</w:t>
      </w:r>
      <w:bookmarkEnd w:id="52"/>
      <w:r w:rsidR="00B70736">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rsidR="00B70736">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rsidR="00B70736">
        <w:fldChar w:fldCharType="separate"/>
      </w:r>
      <w:bookmarkStart w:id="53" w:name="_CTVP001806d0d44226a4c45b6d8f5d2aa4ac636"/>
      <w:r>
        <w:t>(Pahmeier 2008, S. 170)</w:t>
      </w:r>
      <w:bookmarkEnd w:id="53"/>
      <w:r w:rsidR="00B70736">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w:t>
      </w:r>
      <w:r w:rsidR="00F256AB">
        <w:t>k</w:t>
      </w:r>
      <w:r w:rsidR="00F256AB">
        <w:t>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rsidR="008B63CD" w:rsidRDefault="00B70736" w:rsidP="008B63CD">
      <w:r>
        <w:rPr>
          <w:noProof/>
        </w:rPr>
        <w:lastRenderedPageBreak/>
        <w:pict>
          <v:shape id="Textfeld 21" o:spid="_x0000_s1038" type="#_x0000_t202" style="position:absolute;left:0;text-align:left;margin-left:43.75pt;margin-top:339.55pt;width:331.65pt;height:41.15pt;z-index:251641344;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" stroked="f">
            <v:path arrowok="t"/>
            <v:textbox style="mso-fit-shape-to-text:t" inset="0,0,0,0">
              <w:txbxContent>
                <w:p w:rsidR="0071508D" w:rsidRPr="00D83DD9" w:rsidRDefault="0071508D" w:rsidP="00F770FC">
                  <w:pPr>
                    <w:pStyle w:val="Beschriftung"/>
                    <w:rPr>
                      <w:rFonts w:eastAsia="Times"/>
                      <w:noProof/>
                      <w:sz w:val="20"/>
                    </w:rPr>
                  </w:pPr>
                  <w:bookmarkStart w:id="54" w:name="_Toc491091716"/>
                  <w:r>
                    <w:t xml:space="preserve">Abbildung </w:t>
                  </w:r>
                  <w:fldSimple w:instr=" SEQ Abbildung \* ARABIC ">
                    <w:r>
                      <w:rPr>
                        <w:noProof/>
                      </w:rPr>
                      <w:t>3</w:t>
                    </w:r>
                  </w:fldSimple>
                  <w:r>
                    <w:t>: Zusammenfassung der Auswirkungen von körperlicher Aktivität auf die Gesundheit</w:t>
                  </w:r>
                  <w:bookmarkEnd w:id="54"/>
                </w:p>
              </w:txbxContent>
            </v:textbox>
            <w10:wrap type="topAndBottom"/>
          </v:shape>
        </w:pict>
      </w:r>
      <w:r w:rsidR="00F770FC">
        <w:rPr>
          <w:noProof/>
        </w:rPr>
        <w:drawing>
          <wp:anchor distT="0" distB="0" distL="114300" distR="114300" simplePos="0" relativeHeight="251640320" behindDoc="0" locked="0" layoutInCell="1" allowOverlap="1">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11955" cy="3919855"/>
                    </a:xfrm>
                    <a:prstGeom prst="rect">
                      <a:avLst/>
                    </a:prstGeom>
                    <a:noFill/>
                    <a:ln>
                      <a:noFill/>
                    </a:ln>
                  </pic:spPr>
                </pic:pic>
              </a:graphicData>
            </a:graphic>
          </wp:anchor>
        </w:drawing>
      </w:r>
    </w:p>
    <w:p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B70736">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B70736">
        <w:fldChar w:fldCharType="separate"/>
      </w:r>
      <w:bookmarkStart w:id="55" w:name="_CTVP001d163342fa16342a1908ed16284ca5795"/>
      <w:r w:rsidR="008B63CD">
        <w:t>(Robert Koch Institut Statisches Bundesamt, S. 1, 7, 13)</w:t>
      </w:r>
      <w:bookmarkEnd w:id="55"/>
      <w:r w:rsidR="00B70736">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B70736">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B70736">
        <w:fldChar w:fldCharType="separate"/>
      </w:r>
      <w:bookmarkStart w:id="56" w:name="_CTVP0010af55782323e48d3acb63a1bb96309a4"/>
      <w:r w:rsidR="008B63CD">
        <w:t>(GEDA, S.3)</w:t>
      </w:r>
      <w:bookmarkEnd w:id="56"/>
      <w:r w:rsidR="00B70736">
        <w:fldChar w:fldCharType="end"/>
      </w:r>
      <w:r w:rsidR="008B63CD">
        <w:t xml:space="preserve"> Generell wird empfohlen mindestens 30 Minute</w:t>
      </w:r>
      <w:r>
        <w:t>n täglich Sport zu machen, um sein</w:t>
      </w:r>
      <w:r w:rsidR="008B63CD">
        <w:t xml:space="preserve"> Gesundheit </w:t>
      </w:r>
      <w:r>
        <w:t>zu fördern</w:t>
      </w:r>
      <w:commentRangeStart w:id="57"/>
      <w:r w:rsidR="00B70736">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B70736">
        <w:fldChar w:fldCharType="separate"/>
      </w:r>
      <w:bookmarkStart w:id="58" w:name="_CTVP0016dc5f71c7d3944a19d763e6f101e9ac6"/>
      <w:r w:rsidR="008B63CD">
        <w:t>(Robert Koch Institut Statisches Bundesamt, S. 13)</w:t>
      </w:r>
      <w:bookmarkEnd w:id="58"/>
      <w:r w:rsidR="00B70736">
        <w:fldChar w:fldCharType="end"/>
      </w:r>
      <w:commentRangeEnd w:id="57"/>
      <w:r w:rsidR="00B97F58">
        <w:rPr>
          <w:rStyle w:val="Kommentarzeichen"/>
          <w:rFonts w:ascii="Calibri" w:eastAsia="Calibri" w:hAnsi="Calibri"/>
          <w:lang w:eastAsia="en-US"/>
        </w:rPr>
        <w:commentReference w:id="57"/>
      </w:r>
      <w:r w:rsidR="008B63CD">
        <w:t xml:space="preserve">. </w:t>
      </w:r>
    </w:p>
    <w:p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w:t>
      </w:r>
      <w:r>
        <w:lastRenderedPageBreak/>
        <w:t>eingeschränkt sind. Zum anderen wird vorausgesetzt, dass die Zielgruppe keine Leistungssportler und Fortgeschrittene ausschließt, sondern sich auf die Anfänger bzw. sportlich inaktive Personen richtet.</w:t>
      </w:r>
    </w:p>
    <w:p w:rsidR="008B63CD" w:rsidRPr="008323ED" w:rsidRDefault="008B63CD" w:rsidP="008B63CD"/>
    <w:p w:rsidR="008B63CD" w:rsidRDefault="008B63CD" w:rsidP="00E93DA6">
      <w:pPr>
        <w:pStyle w:val="berschrift2"/>
        <w:keepLines/>
        <w:tabs>
          <w:tab w:val="clear" w:pos="851"/>
        </w:tabs>
        <w:spacing w:before="40" w:after="0"/>
      </w:pPr>
      <w:bookmarkStart w:id="59" w:name="_Toc490142080"/>
      <w:bookmarkStart w:id="60" w:name="_Toc490941504"/>
      <w:r>
        <w:t>Anforderungen</w:t>
      </w:r>
      <w:bookmarkEnd w:id="59"/>
      <w:bookmarkEnd w:id="60"/>
    </w:p>
    <w:p w:rsidR="00066B1F" w:rsidRDefault="00066B1F" w:rsidP="00066B1F">
      <w:r>
        <w:t>In der Systementwicklung ist es wichtig Anforderungen, Dienste und Bedingu</w:t>
      </w:r>
      <w:r>
        <w:t>n</w:t>
      </w:r>
      <w:r>
        <w:t>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rsidR="008B63CD" w:rsidRDefault="008B63CD" w:rsidP="00E93DA6">
      <w:pPr>
        <w:pStyle w:val="berschrift3"/>
        <w:keepLines/>
        <w:spacing w:before="40" w:after="0"/>
      </w:pPr>
      <w:bookmarkStart w:id="61" w:name="_Toc490142081"/>
      <w:bookmarkStart w:id="62" w:name="_Toc490941505"/>
      <w:r>
        <w:t>User-Stories</w:t>
      </w:r>
      <w:bookmarkEnd w:id="61"/>
      <w:bookmarkEnd w:id="62"/>
    </w:p>
    <w:p w:rsidR="008B63CD" w:rsidRDefault="008B63CD" w:rsidP="008B63CD">
      <w:r>
        <w:t>...</w:t>
      </w:r>
    </w:p>
    <w:p w:rsidR="008B63CD" w:rsidRDefault="008B63CD" w:rsidP="008B63CD">
      <w:pPr>
        <w:pStyle w:val="berschrift3"/>
        <w:keepLines/>
        <w:spacing w:before="40" w:after="0"/>
      </w:pPr>
      <w:bookmarkStart w:id="63" w:name="_Toc490142082"/>
      <w:bookmarkStart w:id="64" w:name="_Toc490941506"/>
      <w:r>
        <w:t>Funktionale Anforderungen</w:t>
      </w:r>
      <w:bookmarkEnd w:id="63"/>
      <w:bookmarkEnd w:id="64"/>
    </w:p>
    <w:p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rsidR="008B63CD" w:rsidRPr="002F477A" w:rsidRDefault="008B63CD" w:rsidP="008B63CD">
      <w:pPr>
        <w:rPr>
          <w:u w:val="single"/>
        </w:rPr>
      </w:pPr>
      <w:r>
        <w:t>Nach diesem Schema wurden die Anforderungen dokumentiert:</w:t>
      </w:r>
    </w:p>
    <w:p w:rsidR="008B63CD" w:rsidRPr="002F477A" w:rsidRDefault="008B63CD" w:rsidP="008B63CD">
      <w:pPr>
        <w:rPr>
          <w:u w:val="single"/>
        </w:rPr>
      </w:pP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lastRenderedPageBreak/>
        <w:t xml:space="preserve">Benutzereinrichtung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orkout eine bestimmte Reihenfolge der Übungen vor.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Wird das angefangene Workout nach einem Tag nicht vollständig beendet, bekommt der Benutzer eine Benachrichtigung.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65"/>
      <w:r>
        <w:t>veranschaulicht</w:t>
      </w:r>
      <w:commentRangeEnd w:id="65"/>
      <w:r>
        <w:rPr>
          <w:rStyle w:val="Kommentarzeichen"/>
        </w:rPr>
        <w:commentReference w:id="65"/>
      </w:r>
      <w:r>
        <w:t xml:space="preserve"> kurz und prägnant von den ausgewählten Statistiken einen ausgewählten Parameter a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66"/>
      <w:commentRangeStart w:id="67"/>
      <w:r>
        <w:t>darzustellen</w:t>
      </w:r>
      <w:commentRangeEnd w:id="66"/>
      <w:r w:rsidR="00B97F58">
        <w:rPr>
          <w:rStyle w:val="Kommentarzeichen"/>
          <w:rFonts w:ascii="Calibri" w:eastAsia="Calibri" w:hAnsi="Calibri"/>
          <w:lang w:eastAsia="en-US"/>
        </w:rPr>
        <w:commentReference w:id="66"/>
      </w:r>
      <w:commentRangeEnd w:id="67"/>
      <w:r w:rsidR="00B97F58">
        <w:rPr>
          <w:rStyle w:val="Kommentarzeichen"/>
          <w:rFonts w:ascii="Calibri" w:eastAsia="Calibri" w:hAnsi="Calibri"/>
          <w:lang w:eastAsia="en-US"/>
        </w:rPr>
        <w:commentReference w:id="67"/>
      </w:r>
      <w:r>
        <w:t xml:space="preserve">. </w:t>
      </w:r>
    </w:p>
    <w:p w:rsidR="008B63CD" w:rsidRDefault="008B63CD" w:rsidP="008B63CD"/>
    <w:p w:rsidR="008B63CD" w:rsidRDefault="008B63CD" w:rsidP="00E93DA6">
      <w:pPr>
        <w:pStyle w:val="berschrift3"/>
        <w:keepLines/>
        <w:spacing w:before="40" w:after="0"/>
      </w:pPr>
      <w:bookmarkStart w:id="68" w:name="_Toc490142083"/>
      <w:bookmarkStart w:id="69" w:name="_Toc490941507"/>
      <w:r>
        <w:t>Nicht-funktionale Anforderungen</w:t>
      </w:r>
      <w:bookmarkEnd w:id="68"/>
      <w:bookmarkEnd w:id="69"/>
    </w:p>
    <w:p w:rsidR="008B63CD" w:rsidRDefault="008B63CD" w:rsidP="008B63CD">
      <w:r>
        <w:t>...</w:t>
      </w:r>
    </w:p>
    <w:p w:rsidR="008B63CD" w:rsidRDefault="008B63CD" w:rsidP="00E93DA6">
      <w:pPr>
        <w:pStyle w:val="berschrift3"/>
        <w:keepLines/>
        <w:spacing w:before="40" w:after="0"/>
      </w:pPr>
      <w:bookmarkStart w:id="70" w:name="_Toc490142084"/>
      <w:bookmarkStart w:id="71" w:name="_Toc490941508"/>
      <w:r>
        <w:lastRenderedPageBreak/>
        <w:t>Data Dictionary</w:t>
      </w:r>
      <w:bookmarkEnd w:id="70"/>
      <w:bookmarkEnd w:id="71"/>
    </w:p>
    <w:p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w:t>
      </w:r>
      <w:r>
        <w:t>e</w:t>
      </w:r>
      <w:r>
        <w:t>me möglich.</w:t>
      </w:r>
    </w:p>
    <w:p w:rsidR="00087493" w:rsidRDefault="00087493" w:rsidP="00087493">
      <w:r>
        <w:t>Da die relevanten Daten stark von der jeweiligen Domäne des Informationssy</w:t>
      </w:r>
      <w:r>
        <w:t>s</w:t>
      </w:r>
      <w:r>
        <w:t xml:space="preserve">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Data Dictionary</w:t>
      </w:r>
      <w:r w:rsidRPr="00561462">
        <w:t xml:space="preserve">. </w:t>
      </w:r>
      <w:r>
        <w:t>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Dictionary für jeden Begriff genau eine Definition. Mithilfe dieser einheitl</w:t>
      </w:r>
      <w:r>
        <w:t>i</w:t>
      </w:r>
      <w:r>
        <w:t>chen Definition können Missverständnisse bei der Kommunikation zwischen verschiedenen Stakeholdern vorgebeugt werden.</w:t>
      </w:r>
    </w:p>
    <w:p w:rsidR="00087493" w:rsidRDefault="00087493" w:rsidP="00087493">
      <w:r>
        <w:t xml:space="preserve">Für die Konzeptionierung der Fitness-App PersonalFit hat sich nach wenigen Meetings gezeigt, dass die präzise Verwendung bestimmter Begrifflichkeiten für eine erfolgreiche interne sowie externe Kommunikation zwingend nötig ist. Das Data Dictionary, welches in </w:t>
      </w:r>
      <w:r w:rsidR="00B70736">
        <w:fldChar w:fldCharType="begin"/>
      </w:r>
      <w:r>
        <w:instrText xml:space="preserve"> REF _Ref490750308 \h </w:instrText>
      </w:r>
      <w:r w:rsidR="00B70736">
        <w:fldChar w:fldCharType="separate"/>
      </w:r>
      <w:r>
        <w:t xml:space="preserve">Tabelle </w:t>
      </w:r>
      <w:r>
        <w:rPr>
          <w:noProof/>
        </w:rPr>
        <w:t>1</w:t>
      </w:r>
      <w:r w:rsidR="00B70736">
        <w:fldChar w:fldCharType="end"/>
      </w:r>
      <w:r>
        <w:t xml:space="preserve"> abgebildet ist, wurde im Laufe des Projekts stetig erweitert, da auch der für die Konzeptionierung benötigte Wortschatz im Laufe des Projekts gewachsen ist. Das Data Dictionary wurde in Anlehnung an die ISO/IEC 11179-4 Norm erstellt. Zusätzlich zu der Definition, findet sich für den jeweiligen Begriff außerdem ein vorgeschlagener Datentyp (siehe dafür auch </w:t>
      </w:r>
      <w:r w:rsidR="00B70736">
        <w:fldChar w:fldCharType="begin"/>
      </w:r>
      <w:r>
        <w:instrText xml:space="preserve"> REF _Ref490858207 \h </w:instrText>
      </w:r>
      <w:r w:rsidR="00B70736">
        <w:fldChar w:fldCharType="separate"/>
      </w:r>
      <w:r>
        <w:t xml:space="preserve">Abbildung </w:t>
      </w:r>
      <w:r>
        <w:rPr>
          <w:noProof/>
        </w:rPr>
        <w:t>3</w:t>
      </w:r>
      <w:r w:rsidR="00B70736">
        <w:fldChar w:fldCharType="end"/>
      </w:r>
      <w:r>
        <w:t>) und eine mögliche, beispielhafte Ausprägung des Begriffs.</w:t>
      </w:r>
    </w:p>
    <w:p w:rsidR="00087493" w:rsidRDefault="00087493" w:rsidP="00087493">
      <w:r>
        <w:t>Im Folgenden werden die Einträge des in diesem Abschnitt abgebildeten Data Dictionary detailliert beschrieben.</w:t>
      </w:r>
    </w:p>
    <w:p w:rsidR="00087493" w:rsidRDefault="00087493" w:rsidP="00087493"/>
    <w:p w:rsidR="00087493" w:rsidRDefault="00087493" w:rsidP="00087493"/>
    <w:p w:rsidR="00087493" w:rsidRDefault="00087493" w:rsidP="00087493"/>
    <w:p w:rsidR="00087493" w:rsidRDefault="00087493" w:rsidP="00087493"/>
    <w:p w:rsidR="00087493" w:rsidRDefault="00087493" w:rsidP="00087493"/>
    <w:p w:rsidR="00087493" w:rsidRDefault="00087493" w:rsidP="00087493"/>
    <w:p w:rsidR="00087493" w:rsidRDefault="00087493" w:rsidP="00087493"/>
    <w:p w:rsidR="00087493" w:rsidRPr="00087493" w:rsidRDefault="00087493" w:rsidP="00087493"/>
    <w:p w:rsidR="00E23A21" w:rsidRDefault="00E23A21" w:rsidP="00E23A21">
      <w:pPr>
        <w:pStyle w:val="Beschriftung"/>
        <w:keepNext/>
      </w:pPr>
      <w:bookmarkStart w:id="72" w:name="_Ref491013569"/>
      <w:bookmarkStart w:id="73" w:name="_Toc490941435"/>
      <w:bookmarkStart w:id="74" w:name="_Ref490941618"/>
      <w:bookmarkStart w:id="75" w:name="_Ref490997178"/>
      <w:r>
        <w:t xml:space="preserve">Tabelle </w:t>
      </w:r>
      <w:fldSimple w:instr=" SEQ Tabelle \* ARABIC ">
        <w:r>
          <w:rPr>
            <w:noProof/>
          </w:rPr>
          <w:t>1</w:t>
        </w:r>
      </w:fldSimple>
      <w:bookmarkEnd w:id="72"/>
      <w:r>
        <w:t>: Data Dictionary</w:t>
      </w:r>
      <w:bookmarkEnd w:id="73"/>
      <w:bookmarkEnd w:id="74"/>
      <w:bookmarkEnd w:id="75"/>
    </w:p>
    <w:tbl>
      <w:tblPr>
        <w:tblStyle w:val="Rastertabelle5dunkel1"/>
        <w:tblW w:w="0" w:type="auto"/>
        <w:tblLook w:val="0420"/>
      </w:tblPr>
      <w:tblGrid>
        <w:gridCol w:w="2015"/>
        <w:gridCol w:w="1388"/>
        <w:gridCol w:w="3374"/>
        <w:gridCol w:w="1659"/>
      </w:tblGrid>
      <w:tr w:rsidR="009C399B" w:rsidTr="009C399B">
        <w:trPr>
          <w:cnfStyle w:val="100000000000"/>
          <w:trHeight w:val="300"/>
        </w:trPr>
        <w:tc>
          <w:tcPr>
            <w:tcW w:w="0" w:type="auto"/>
            <w:noWrap/>
            <w:hideMark/>
          </w:tcPr>
          <w:p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rsidTr="009C399B">
        <w:trPr>
          <w:cnfStyle w:val="000000100000"/>
          <w:trHeight w:val="18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w:t>
            </w:r>
            <w:r>
              <w:rPr>
                <w:rFonts w:ascii="Calibri" w:eastAsia="Times New Roman" w:hAnsi="Calibri"/>
                <w:color w:val="000000"/>
                <w:sz w:val="22"/>
                <w:szCs w:val="22"/>
              </w:rPr>
              <w:t>s</w:t>
            </w:r>
            <w:r>
              <w:rPr>
                <w:rFonts w:ascii="Calibri" w:eastAsia="Times New Roman" w:hAnsi="Calibri"/>
                <w:color w:val="000000"/>
                <w:sz w:val="22"/>
                <w:szCs w:val="22"/>
              </w:rPr>
              <w:t>senes Workout trägt zum Fortschritt aller damit verbund</w:t>
            </w:r>
            <w:r>
              <w:rPr>
                <w:rFonts w:ascii="Calibri" w:eastAsia="Times New Roman" w:hAnsi="Calibri"/>
                <w:color w:val="000000"/>
                <w:sz w:val="22"/>
                <w:szCs w:val="22"/>
              </w:rPr>
              <w:t>e</w:t>
            </w:r>
            <w:r>
              <w:rPr>
                <w:rFonts w:ascii="Calibri" w:eastAsia="Times New Roman" w:hAnsi="Calibri"/>
                <w:color w:val="000000"/>
                <w:sz w:val="22"/>
                <w:szCs w:val="22"/>
              </w:rPr>
              <w:t>nen Ziele bei. Ein Workout ist einem oder mehreren Zielen zugeordnet.</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rsidTr="009C399B">
        <w:trPr>
          <w:trHeight w:val="12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rsidTr="009C399B">
        <w:trPr>
          <w:cnfStyle w:val="000000100000"/>
          <w:trHeight w:val="15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s existieren fünf veschieden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PersonalFit-App mindestens eines der Ziele aus. Ihm stehen im Anschluss Workouts zu allen ausgewählten Zielen zur </w:t>
            </w:r>
            <w:r>
              <w:rPr>
                <w:rFonts w:ascii="Calibri" w:eastAsia="Times New Roman" w:hAnsi="Calibri"/>
                <w:color w:val="000000"/>
                <w:sz w:val="22"/>
                <w:szCs w:val="22"/>
              </w:rPr>
              <w:lastRenderedPageBreak/>
              <w:t>Verfügung.</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rsidTr="009C399B">
        <w:trPr>
          <w:trHeight w:val="15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rsidTr="009C399B">
        <w:trPr>
          <w:cnfStyle w:val="000000100000"/>
          <w:trHeight w:val="15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rsidTr="009C399B">
        <w:trPr>
          <w:trHeight w:val="24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Level werden dem Benutzer zusätzliche </w:t>
            </w:r>
            <w:r>
              <w:rPr>
                <w:rFonts w:ascii="Calibri" w:eastAsia="Times New Roman" w:hAnsi="Calibri"/>
                <w:color w:val="000000"/>
                <w:sz w:val="22"/>
                <w:szCs w:val="22"/>
              </w:rPr>
              <w:lastRenderedPageBreak/>
              <w:t>verpflichtende sowie optionale Übungen angeboten.</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rsidR="0095535F" w:rsidRDefault="0095535F" w:rsidP="0095535F">
      <w:pPr>
        <w:rPr>
          <w:rStyle w:val="Fett"/>
        </w:rPr>
      </w:pPr>
    </w:p>
    <w:p w:rsidR="0095535F" w:rsidRPr="007935D6" w:rsidRDefault="0095535F" w:rsidP="0095535F">
      <w:pPr>
        <w:rPr>
          <w:rStyle w:val="Fett"/>
        </w:rPr>
      </w:pPr>
      <w:r w:rsidRPr="007935D6">
        <w:rPr>
          <w:rStyle w:val="Fett"/>
        </w:rPr>
        <w:t>Workout</w:t>
      </w:r>
    </w:p>
    <w:p w:rsidR="0095535F" w:rsidRDefault="0095535F" w:rsidP="0095535F">
      <w:r>
        <w:t xml:space="preserve">Die ersten beiden Begriffe „Workout“ und „Übung“ des Data Dictionary in </w:t>
      </w:r>
      <w:r w:rsidR="00B70736">
        <w:fldChar w:fldCharType="begin"/>
      </w:r>
      <w:r>
        <w:instrText xml:space="preserve"> REF _Ref490750308 \h </w:instrText>
      </w:r>
      <w:r w:rsidR="00B70736">
        <w:fldChar w:fldCharType="separate"/>
      </w:r>
      <w:r>
        <w:t xml:space="preserve">Tabelle </w:t>
      </w:r>
      <w:r>
        <w:rPr>
          <w:noProof/>
        </w:rPr>
        <w:t>1</w:t>
      </w:r>
      <w:r w:rsidR="00B70736">
        <w:fldChar w:fldCharType="end"/>
      </w:r>
      <w:r>
        <w:t xml:space="preserve"> stehen in engem Zusammenhang zueinander, denn ein Workout ist im Grunde genommen eine Menge von Übungen. Ein Workout besteht dabei aus mindestens zwei </w:t>
      </w:r>
      <w:r w:rsidRPr="00752175">
        <w:rPr>
          <w:rStyle w:val="Hervorhebung"/>
        </w:rPr>
        <w:t>verpflichtenden</w:t>
      </w:r>
      <w:r>
        <w:t xml:space="preserve"> Übungen. Jede verpflichtende Übung muss für das erfolgreiche Abschließen des Workouts durchgeführt werden. Darüber hinaus beinhaltet jedes Workout eine Reihe von </w:t>
      </w:r>
      <w:r w:rsidRPr="0088154F">
        <w:rPr>
          <w:rStyle w:val="Hervorhebung"/>
        </w:rPr>
        <w:t>optionalen</w:t>
      </w:r>
      <w:r>
        <w:t xml:space="preserve"> Übungen (mindestens zwei), von denen nur ein gewisser Teil absolviert werden muss, damit das Workout als abgeschlossen gilt. Der Anteil der für den Abschluss des Workouts nötigen Übungen kann von Workout zu Workout variieren, um dem Benutzer eine dynamische Erfahrung zu bieten. Für die konkrete Umsetzung des hier präse</w:t>
      </w:r>
      <w:r>
        <w:t>n</w:t>
      </w:r>
      <w:r>
        <w:t>tierten Konzepts ist für die Erstellung eines neuen Workouts sowohl die Anzahl der Übungen, als auch das Verhältnis von verpflichtenden und optionalen Übungen der Thematik des Workouts entsprechend zu wählen. Ein Workout zur Förderung der Konzentration, welches beispielsweise das Lösen eines Sudoku-Rätsels umfasst, kann dabei unter Umständen aufgrund der dafür erforderlichen Dauer eine niedrigere Anzahl von Übungen beinhalten als ein Cardio-Workout.</w:t>
      </w:r>
    </w:p>
    <w:p w:rsidR="0095535F" w:rsidRDefault="0095535F" w:rsidP="0095535F">
      <w:r>
        <w:t>Neben der Thematik eines Workouts, welche durch die Bezeichnung (beispiel</w:t>
      </w:r>
      <w:r>
        <w:t>s</w:t>
      </w:r>
      <w:r>
        <w:t>weise „Cardio-Workout“) wiedergespiegelt wird, verfügt jedes Workout über eines oder mehrere Ziele. Wird das Workout abgeschlossen, so trägt dieses zum Level-Fortschritt in jedem der mit dem Workout verbundenen Ziele bei. Dem Benutzer werden nur solche Workouts zur Auswahl gegeben, welche sich mit seinen bei der Einrichtung der PersonalFit-App gewählten Zielen decken. Wird ein mit dem Workout verbundenes Ziel vom Benutzer nicht verfolgt, so wird ihm jenes Workout auch nicht zur Verfügung gestellt.</w:t>
      </w:r>
    </w:p>
    <w:p w:rsidR="0095535F" w:rsidRDefault="0095535F" w:rsidP="0095535F">
      <w:pPr>
        <w:spacing w:before="0" w:after="0" w:line="240" w:lineRule="auto"/>
        <w:jc w:val="left"/>
      </w:pPr>
      <w:r>
        <w:br w:type="page"/>
      </w:r>
    </w:p>
    <w:p w:rsidR="0095535F" w:rsidRDefault="0095535F" w:rsidP="0095535F"/>
    <w:p w:rsidR="0095535F" w:rsidRPr="007935D6" w:rsidRDefault="0095535F" w:rsidP="0095535F">
      <w:pPr>
        <w:rPr>
          <w:rStyle w:val="Fett"/>
        </w:rPr>
      </w:pPr>
      <w:r w:rsidRPr="007935D6">
        <w:rPr>
          <w:rStyle w:val="Fett"/>
        </w:rPr>
        <w:t>Übung</w:t>
      </w:r>
    </w:p>
    <w:p w:rsidR="0095535F" w:rsidRDefault="0095535F" w:rsidP="0095535F">
      <w:r>
        <w:t>Eine Übung ist eine Aufgabe, die der Benutzer zu erfüllen hat. Sie bildet gemeinsam mit anderen Übungen ein Workout und kann dabei sowohl körperl</w:t>
      </w:r>
      <w:r>
        <w:t>i</w:t>
      </w:r>
      <w:r>
        <w:t xml:space="preserve">che als auch geistige Leistungen erfordern. </w:t>
      </w:r>
    </w:p>
    <w:p w:rsidR="0095535F" w:rsidRDefault="0095535F" w:rsidP="0095535F">
      <w:r>
        <w:t xml:space="preserve">Damit der Benutzer die Übung korrekt umsetzen kann, wird diese sowohl durch eine Beschreibung in Textform, als auch mithilfe eines Videos der beispielhaften Durchführung der Übung erklärt. </w:t>
      </w:r>
    </w:p>
    <w:p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rsidR="0095535F" w:rsidRDefault="0095535F" w:rsidP="0095535F">
      <w:r>
        <w:t>Je nach Gestalt der Übung, muss diese lediglich einmal oder mehrfach durchg</w:t>
      </w:r>
      <w:r>
        <w:t>e</w:t>
      </w:r>
      <w:r>
        <w:t>führt werden. Eine Übung sollte nicht mehr als zehn Minuten in Anspruch nehmen, sodass ein Workout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rsidR="0095535F" w:rsidRPr="00781C61" w:rsidRDefault="0095535F" w:rsidP="0095535F">
      <w:pPr>
        <w:rPr>
          <w:rStyle w:val="Fett"/>
        </w:rPr>
      </w:pPr>
      <w:r w:rsidRPr="00781C61">
        <w:rPr>
          <w:rStyle w:val="Fett"/>
        </w:rPr>
        <w:t>Ziel</w:t>
      </w:r>
    </w:p>
    <w:p w:rsidR="0095535F" w:rsidRDefault="0095535F" w:rsidP="0095535F">
      <w:r>
        <w:t xml:space="preserve">Bei der Einrichtung der PersonalFit-App wählt der Benutzer aus den fünf Zielen </w:t>
      </w:r>
      <w:r w:rsidRPr="00531FC5">
        <w:t>"Fokus", "Kraft", "Ba</w:t>
      </w:r>
      <w:r w:rsidR="00E23642">
        <w:t>lance", "Ausgleich</w:t>
      </w:r>
      <w:r>
        <w:t>" und "Straffen" all diejenigen aus, die er verfolgen möchte, mindestens jedoch eines. Dem Benutzer werden daraufhin lediglich Workouts zu einem der von ihm ausgewählten Zielen oder einer Kombination von diesen zur Verfügung gestellt.</w:t>
      </w:r>
    </w:p>
    <w:p w:rsidR="0095535F" w:rsidRDefault="0095535F" w:rsidP="0095535F">
      <w:commentRangeStart w:id="76"/>
      <w:r>
        <w:t>Das Ziel „Fokus“ umfasst Workouts zur Verbesserung der Konzentrationsfähi</w:t>
      </w:r>
      <w:r>
        <w:t>g</w:t>
      </w:r>
      <w:r>
        <w:t xml:space="preserve">keit. Denkbar sind hierbei etwa Sudoku-Rätsel (vgl. QUELLE). Hat der Benutzer das Ziel „Kraft“ ausgewählt, so stehen ihm Workouts zur Verfügung, die den Muskelaufbau beabsichtigen (vgl. QUELLE). „Balance“-Workouts hingegen umfassen Übungen, welche auf eine Verbesserung der Beweglichkeit und Flexibilität des Benutzers abzielen, wie beispielsweise Pilates-Übungen (vgl. </w:t>
      </w:r>
      <w:r w:rsidR="00E23642">
        <w:t>QUELLE). Hinter dem Ziel „Ausgleich</w:t>
      </w:r>
      <w:r>
        <w:t xml:space="preserve">“ verbirgt sich die Stressreduktion, welche beispielsweise durch meditative Übungen oder Yoga erreicht werden kann (vgl. </w:t>
      </w:r>
      <w:r>
        <w:lastRenderedPageBreak/>
        <w:t>QUELLE). Beabsichtigt der Benutzer das „Straffen“-Ziel zu verfolgen, erwarten ihn hierfür Übungen zur Körperfettreduktion (vgl. QUELLE).</w:t>
      </w:r>
      <w:commentRangeEnd w:id="76"/>
      <w:r>
        <w:rPr>
          <w:rStyle w:val="Kommentarzeichen"/>
          <w:rFonts w:ascii="Calibri" w:eastAsia="Calibri" w:hAnsi="Calibri"/>
          <w:lang w:eastAsia="en-US"/>
        </w:rPr>
        <w:commentReference w:id="76"/>
      </w:r>
    </w:p>
    <w:p w:rsidR="0095535F" w:rsidRPr="00FA373A" w:rsidRDefault="0095535F" w:rsidP="0095535F">
      <w:pPr>
        <w:rPr>
          <w:rStyle w:val="Fett"/>
        </w:rPr>
      </w:pPr>
      <w:r w:rsidRPr="00FA373A">
        <w:rPr>
          <w:rStyle w:val="Fett"/>
        </w:rPr>
        <w:t>Altersspanne</w:t>
      </w:r>
    </w:p>
    <w:p w:rsidR="0095535F" w:rsidRPr="00B353C6" w:rsidRDefault="0095535F" w:rsidP="0095535F">
      <w:pPr>
        <w:rPr>
          <w:rStyle w:val="Hervorhebung"/>
        </w:rPr>
      </w:pPr>
      <w:r>
        <w:t xml:space="preserve">Die Altersspanne entspricht dem ungefähren Alter des Benutzers, welches er bei der Einrichtung der PersonalFit-App angibt. Sie wird dafür genutzt, dem Benutzer eine sinnvolle Anzahl von Wiederholungen, Sätzen und Pausen von körperlichen Übungen zu empfehlen. Es ist außerdem denkbar, einige Workouts,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rsidR="0095535F" w:rsidRPr="00FA373A" w:rsidRDefault="0095535F" w:rsidP="0095535F">
      <w:pPr>
        <w:rPr>
          <w:rStyle w:val="Fett"/>
        </w:rPr>
      </w:pPr>
      <w:r w:rsidRPr="00FA373A">
        <w:rPr>
          <w:rStyle w:val="Fett"/>
        </w:rPr>
        <w:t>Trainingsintensität</w:t>
      </w:r>
    </w:p>
    <w:p w:rsidR="0095535F" w:rsidRDefault="0095535F" w:rsidP="0095535F">
      <w:r>
        <w:t>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PersonalFit-App seinen persönlichen Vorstellungen anzupa</w:t>
      </w:r>
      <w:r>
        <w:t>s</w:t>
      </w:r>
      <w:r>
        <w:t>sen.</w:t>
      </w:r>
    </w:p>
    <w:p w:rsidR="0095535F" w:rsidRPr="00FA373A" w:rsidRDefault="0095535F" w:rsidP="0095535F">
      <w:pPr>
        <w:rPr>
          <w:rStyle w:val="Fett"/>
        </w:rPr>
      </w:pPr>
      <w:r w:rsidRPr="00FA373A">
        <w:rPr>
          <w:rStyle w:val="Fett"/>
        </w:rPr>
        <w:t>Level</w:t>
      </w:r>
    </w:p>
    <w:p w:rsidR="0095535F" w:rsidRDefault="0095535F" w:rsidP="0095535F">
      <w:r>
        <w:t>Das Level gibt den Fortschritt des Benutzers für ein von ihm verfolgtes Ziel an. Der Benutzer hat für jedes seiner Ziele ein separates Level. Dieses steigt, wenn der Benutzer ein dem Ziel entsprechendes Workout erfolgreich abschließt. Die Anzahl der zum Levelanstieg benötigten abgeschlossenen Workouts nimmt mit steigendem Level zu. So ist es denkbar, dass der Benutzer zum Erreichen von Level 2 lediglich drei Workouts abschließend muss, zum Levelanstieg von Level 14 auf 15 jedoch bereits zehn Workouts nötig sind. Der Benutzer befindet sich anfangs auf Level 1 und kann beliebig viele Levelanstiege erreichen.</w:t>
      </w:r>
    </w:p>
    <w:p w:rsidR="0095535F" w:rsidRDefault="0095535F" w:rsidP="0095535F">
      <w:r>
        <w:t>Nach jedem Levelanstieg wird der Benutzer darum gebeten, den Einstufungstest zu wiederholen. Durch die Wiederholung der anfänglich durchgeführten Übungen, welche dem Benutzer nach einer Reihe absolvierter Workouts leichter fallen sollten, soll dem Benutzer sein eigener Fortschritt für das jeweilige Ziel veranschaulicht werden.</w:t>
      </w:r>
    </w:p>
    <w:p w:rsidR="000B785F" w:rsidRDefault="0095535F" w:rsidP="008B63CD">
      <w:r>
        <w:lastRenderedPageBreak/>
        <w:t>Das Level-System hat neben der der Verdeutlichung des Fortschritts außerdem noch den Zweck, dass fortgeschrittene Übungen erst ab einem bestimmten Level freigeschaltet werden können. Dies hat den Vorteil, dass der Benutzer anfänglich nicht überfordert wird und außerdem durch neue Herausforderungen und Abwechslung langfristig motiviert wird.</w:t>
      </w:r>
    </w:p>
    <w:p w:rsidR="009544CC" w:rsidRDefault="009544CC" w:rsidP="008B63CD"/>
    <w:p w:rsidR="008B63CD" w:rsidRDefault="008B63CD" w:rsidP="00E93DA6">
      <w:pPr>
        <w:pStyle w:val="berschrift2"/>
        <w:keepLines/>
        <w:tabs>
          <w:tab w:val="clear" w:pos="851"/>
        </w:tabs>
        <w:spacing w:before="40" w:after="0"/>
      </w:pPr>
      <w:bookmarkStart w:id="77" w:name="_Toc490142085"/>
      <w:bookmarkStart w:id="78" w:name="_Toc490941509"/>
      <w:r>
        <w:t>Modelle</w:t>
      </w:r>
      <w:bookmarkEnd w:id="77"/>
      <w:bookmarkEnd w:id="78"/>
    </w:p>
    <w:p w:rsidR="000B785F" w:rsidRDefault="000B785F" w:rsidP="000B785F">
      <w:r>
        <w:t>Der Begriff „Modell“ hat in der natürlichen Sprache unterschiedliche Bedeutu</w:t>
      </w:r>
      <w:r>
        <w:t>n</w:t>
      </w:r>
      <w:r>
        <w:t>gen, darunter „Darstellung“, „Vorbild“ und „Abbild“ (vgl. QUELLE Duden). Eine für die Softwareentwicklung anerkannte Definition des Begriffs ist in QUELLE Stachowiak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Modellschaffer wiederum, den Fokus auf die releva</w:t>
      </w:r>
      <w:r>
        <w:t>n</w:t>
      </w:r>
      <w:r>
        <w:t xml:space="preserve">ten Aspekte zu richten. </w:t>
      </w:r>
    </w:p>
    <w:p w:rsidR="000B785F" w:rsidRDefault="000B785F" w:rsidP="000B785F">
      <w:r>
        <w:t xml:space="preserve">Für die Konzeptionierung der PersonalFit-App wurden zwei Modelle angefertigt. Die Sitemap, welche in Abschnitt </w:t>
      </w:r>
      <w:r w:rsidR="00B70736">
        <w:fldChar w:fldCharType="begin"/>
      </w:r>
      <w:r>
        <w:instrText xml:space="preserve"> REF _Ref490916331 \r \h </w:instrText>
      </w:r>
      <w:r w:rsidR="00B70736">
        <w:fldChar w:fldCharType="separate"/>
      </w:r>
      <w:r>
        <w:t>3.3.1</w:t>
      </w:r>
      <w:r w:rsidR="00B70736">
        <w:fldChar w:fldCharType="end"/>
      </w:r>
      <w:r>
        <w:t xml:space="preserve"> detailliert beschrieben wird, erlaubt die übersichtliche Abbildung aller Ansichten der App sowie die Navigation zwischen ebendiesen. Umgesetzt wurde die Sitemap als UML Block Definition Diagram.</w:t>
      </w:r>
    </w:p>
    <w:p w:rsidR="000B785F" w:rsidRDefault="000B785F" w:rsidP="000B785F">
      <w:r>
        <w:t xml:space="preserve">Bei dem zweiten Modell handelt es sich um ein UML-Klassendiagramm, welches alle relevanten Objekte, Daten, Datentypen und Kardinalitäten abbildet. Das Diagramm sowie die dazugehörige Beschreibung sind in Abschnitt </w:t>
      </w:r>
      <w:r w:rsidR="00B70736">
        <w:fldChar w:fldCharType="begin"/>
      </w:r>
      <w:r>
        <w:instrText xml:space="preserve"> REF _Ref490916718 \r \h </w:instrText>
      </w:r>
      <w:r w:rsidR="00B70736">
        <w:fldChar w:fldCharType="separate"/>
      </w:r>
      <w:r>
        <w:t>3.3.2</w:t>
      </w:r>
      <w:r w:rsidR="00B70736">
        <w:fldChar w:fldCharType="end"/>
      </w:r>
      <w:r>
        <w:t xml:space="preserve"> zu finden. Beide Modelle wurden mithilfe von Microsoft Visio umgesetzt.</w:t>
      </w:r>
    </w:p>
    <w:p w:rsidR="000B785F" w:rsidRDefault="000B785F" w:rsidP="000B785F">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w:t>
      </w:r>
      <w:r>
        <w:t>n</w:t>
      </w:r>
      <w:r>
        <w:t>den Überschneidungen mit dem Klassendiagramm als überflüssig herausgestellt. Das Erstellen von Modellen dient schließlich nicht dem Selbstzweck, sondern sollte vielmehr als Hilfsmittel für die vereinfachte Abbildung komplexer Sachve</w:t>
      </w:r>
      <w:r>
        <w:t>r</w:t>
      </w:r>
      <w:r>
        <w:t>halte genutzt werden.</w:t>
      </w:r>
      <w:r>
        <w:br w:type="page"/>
      </w:r>
    </w:p>
    <w:p w:rsidR="000B785F" w:rsidRDefault="000B785F" w:rsidP="000B785F">
      <w:pPr>
        <w:pStyle w:val="Listenabsatz"/>
        <w:spacing w:before="0" w:after="0" w:line="240" w:lineRule="auto"/>
        <w:jc w:val="left"/>
      </w:pPr>
    </w:p>
    <w:p w:rsidR="000B785F" w:rsidRDefault="000B785F" w:rsidP="000B785F">
      <w:pPr>
        <w:pStyle w:val="berschrift3"/>
        <w:keepLines/>
        <w:spacing w:before="40" w:after="0"/>
      </w:pPr>
      <w:bookmarkStart w:id="79" w:name="_Toc490142086"/>
      <w:bookmarkStart w:id="80" w:name="_Toc490667135"/>
      <w:bookmarkStart w:id="81" w:name="_Ref490916331"/>
      <w:bookmarkStart w:id="82" w:name="_Ref491009530"/>
      <w:r>
        <w:t>Sitemap</w:t>
      </w:r>
      <w:bookmarkEnd w:id="79"/>
      <w:bookmarkEnd w:id="80"/>
      <w:bookmarkEnd w:id="81"/>
      <w:bookmarkEnd w:id="82"/>
    </w:p>
    <w:p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rsidR="000B785F" w:rsidRDefault="000B785F" w:rsidP="000B785F">
      <w:r>
        <w:t>Darüber hinaus kann für die Navigation von einer Ansicht zur Darauffolgenden angegeben werden, ob hierfür eine Aktion erforderlich ist und wenn ja welche. Beispielsweise kann das Betätigen des „Zurück-Buttons“ die vorherige Ansicht aufrufen.</w:t>
      </w:r>
    </w:p>
    <w:p w:rsidR="000B785F" w:rsidRDefault="000B785F" w:rsidP="000B785F">
      <w:r>
        <w:t xml:space="preserve">Für das Projekt PersonalFit hat sich die Sitemap als übersichtliche Darstellung des gesamten App-Umfangs bewährt. Mit ihrer Hilfe konnte im Zuge der Bestimmung des Funktionsumfangs der App sichergestellt werden, dass alle relevanten Aspekte berücksichtigt werden. </w:t>
      </w:r>
    </w:p>
    <w:p w:rsidR="000B785F" w:rsidRDefault="000B785F" w:rsidP="000B785F">
      <w:r>
        <w:t>Im weiteren Verlauf des Projekts wurde die Sitemap zudem als Grundlage für die Erstellung von Papierprototypen sowie Mock-Ups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w:t>
      </w:r>
      <w:r>
        <w:t>r</w:t>
      </w:r>
      <w:r>
        <w:t>tung dieser Frage war es nötig abzuwägen, wie viel Platz die einzelnen Schritte der Einrichtung beanspruchen würden.</w:t>
      </w:r>
    </w:p>
    <w:p w:rsidR="000B785F" w:rsidRDefault="000B785F" w:rsidP="000B785F">
      <w:r>
        <w:t xml:space="preserve">Im Folgenden wird die Sitemap aus </w:t>
      </w:r>
      <w:r w:rsidR="00B70736">
        <w:fldChar w:fldCharType="begin"/>
      </w:r>
      <w:r>
        <w:instrText xml:space="preserve"> REF _Ref490941677 \h </w:instrText>
      </w:r>
      <w:r w:rsidR="00B70736">
        <w:fldChar w:fldCharType="separate"/>
      </w:r>
      <w:r>
        <w:t xml:space="preserve">Abbildung </w:t>
      </w:r>
      <w:r>
        <w:rPr>
          <w:noProof/>
        </w:rPr>
        <w:t>2</w:t>
      </w:r>
      <w:r w:rsidR="00B70736">
        <w:fldChar w:fldCharType="end"/>
      </w:r>
      <w:r>
        <w:t xml:space="preserve"> und damit der strukturelle Aufbau der PersonalFit-App detailliert beschrieben. Das dort abgebildete Block Definition Diagram hat im Wesentlichen zwei Bestandteile: Blöcke und Kanten. Erstere symbolisieren jeweils eine Ansicht, wohingegen die Kanten mögliche Navigationsschritte abbilden. Kanten können außerdem mit der für die Navigat</w:t>
      </w:r>
      <w:r>
        <w:t>i</w:t>
      </w:r>
      <w:r>
        <w:t xml:space="preserve">on benötigten Aktion beschriftet sein. Zudem gibt es in der Sitemap zwei Kanten ohne Ursprung, welche den Systemstart oder Systemeinstieg repräsentieren. </w:t>
      </w:r>
    </w:p>
    <w:p w:rsidR="000B785F" w:rsidRDefault="000B785F" w:rsidP="000B785F">
      <w:r>
        <w:lastRenderedPageBreak/>
        <w:t xml:space="preserve">Einer der möglichen Systemeinstiegspunkte tritt lediglich auf, wenn es sich dabei um den ersten Systemstart handelt. Der Benutzer muss die PersonalFit-App in diesem Fall die zunächst einrichten. </w:t>
      </w:r>
    </w:p>
    <w:p w:rsidR="000B785F" w:rsidRDefault="000B785F" w:rsidP="000B785F">
      <w:r>
        <w:t xml:space="preserve">Dafür wird er eingangs mit einer Willkommens-Ansicht begrüßt. Auf der gleichen Seite wird er darum gebeten seinen Vornamen einzugeben, mit dem er fortan persönlich angesprochen wird. </w:t>
      </w:r>
    </w:p>
    <w:p w:rsidR="000B785F" w:rsidRDefault="000B785F" w:rsidP="000B785F">
      <w:r>
        <w:t xml:space="preserve">Hat er diese Eingabe vorgenommen und bestätigt, wechselt die App zur nächsten Ansicht, auf der der Benutzer seine Fitnessziele auswählen kann (vgl. </w:t>
      </w:r>
      <w:r w:rsidR="00B70736">
        <w:fldChar w:fldCharType="begin"/>
      </w:r>
      <w:r>
        <w:instrText xml:space="preserve"> REF _Ref490941618 \h </w:instrText>
      </w:r>
      <w:r w:rsidR="00B70736">
        <w:fldChar w:fldCharType="separate"/>
      </w:r>
      <w:r w:rsidR="00A83EE5">
        <w:t xml:space="preserve">Tabelle </w:t>
      </w:r>
      <w:r w:rsidR="00A83EE5">
        <w:rPr>
          <w:noProof/>
        </w:rPr>
        <w:t>1</w:t>
      </w:r>
      <w:r w:rsidR="00A83EE5">
        <w:t>: Data Dictionary</w:t>
      </w:r>
      <w:r w:rsidR="00B70736">
        <w:fldChar w:fldCharType="end"/>
      </w:r>
      <w:r>
        <w:t xml:space="preserve">). </w:t>
      </w:r>
    </w:p>
    <w:p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Dictionary zu finden. Die Trainingshäufigkeit wird dem Benutzer einerseits nach der Einrichtung auf dem </w:t>
      </w:r>
      <w:r w:rsidR="00E23642">
        <w:t>Dashboard</w:t>
      </w:r>
      <w:r>
        <w:t xml:space="preserve"> angezeigt und andererseits genutzt um den Benutzer zu benachric</w:t>
      </w:r>
      <w:r>
        <w:t>h</w:t>
      </w:r>
      <w:r>
        <w:t>tigen, falls dieser bereits eine längere Zeit kein Workout abgeschlossen hat.</w:t>
      </w:r>
    </w:p>
    <w:p w:rsidR="000B785F" w:rsidRDefault="000B785F" w:rsidP="000B785F">
      <w:r>
        <w:t>Auf der nächsten Seite gibt der Benutzer an, ob er Benachrichtigungen der PersonalFit-App empfangen möchte. Denkbar sind neben den bereits erwähnten Benachrichtigungen bei längerer Trainingspause außerdem Benachrichtigungen zu unterbrochenen Workouts, die für deren erfolgreichen Abschluss fortgeführt werden müssen.</w:t>
      </w:r>
    </w:p>
    <w:p w:rsidR="000B785F" w:rsidRDefault="000B785F" w:rsidP="000B785F">
      <w:r>
        <w:t>Die darauffolgende Ansicht listet eine Auswahl von unterstützten Trackingger</w:t>
      </w:r>
      <w:r>
        <w:t>ä</w:t>
      </w:r>
      <w:r>
        <w:t>ten auf, zu denen der Benutzer angibt, ob er im Besitz eines oder mehrerer dieser Geräte ist. Trackinggeräte können zur automatischen Erfassung abg</w:t>
      </w:r>
      <w:r>
        <w:t>e</w:t>
      </w:r>
      <w:r>
        <w:t>schlossener Übungen genutzt werden, indem die verbauten Sensoren wie beispielsweise der Pulsmesser genutzt werden.</w:t>
      </w:r>
    </w:p>
    <w:p w:rsidR="000B785F" w:rsidRDefault="000B785F" w:rsidP="000B785F">
      <w:r>
        <w:lastRenderedPageBreak/>
        <w:t xml:space="preserve">Auf der nächsten Seite wird der Benutzer nach einer Reihe von persönlichen </w:t>
      </w:r>
      <w:r>
        <w:lastRenderedPageBreak/>
        <w:t xml:space="preserve">Daten gefragt. Sämtliche dieser Angaben sind freiwillig und es besteht hier die </w:t>
      </w:r>
      <w:r>
        <w:lastRenderedPageBreak/>
        <w:t>Möglichkeit die Eingabe zu überspringen. Die Daten werden außerdem vertra</w:t>
      </w:r>
      <w:r>
        <w:t>u</w:t>
      </w:r>
      <w:r>
        <w:lastRenderedPageBreak/>
        <w:t xml:space="preserve">lich behandelt und verbleiben ausschließlich auf dem Gerät, auf dem die App </w:t>
      </w:r>
      <w:r>
        <w:lastRenderedPageBreak/>
        <w:t xml:space="preserve">zum Einsatz kommt. Bei den persönlichen Daten handelt es sich um das </w:t>
      </w:r>
      <w:r>
        <w:lastRenderedPageBreak/>
        <w:t xml:space="preserve">Geschlecht, das Alter als Altersspanne (siehe Data Dictionary), die Größe, das </w:t>
      </w:r>
      <w:r>
        <w:lastRenderedPageBreak/>
        <w:t xml:space="preserve">Gewicht und den Umfang an verschiedenen Körperstellen (Brust, Hüfte, </w:t>
      </w:r>
      <w:r>
        <w:lastRenderedPageBreak/>
        <w:t xml:space="preserve">Oberarm, Taille und Oberschenkel). Das Gewicht und die Umfangsmaße können in regelmäßigen zeitlichen Abständen durch die PersonalFit-App aufgezeichnet werden, um dem Benutzer so seinen Fortschritt mithilfe grafischer Darstellungen aufzuzeigen. Persönliche Daten können </w:t>
      </w:r>
      <w:r w:rsidR="00B70736">
        <w:rPr>
          <w:noProof/>
        </w:rPr>
        <w:pict>
          <v:group id="Gruppierung 80" o:spid="_x0000_s1039" style="position:absolute;left:0;text-align:left;margin-left:7.55pt;margin-top:.25pt;width:397.1pt;height:605.45pt;z-index:251770368;mso-position-horizontal-relative:text;mso-position-vertical-relative:text" coordsize="5043170,7689216" wrapcoords="-41 0 -41 21573 21600 21573 21600 0 -41 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iii&#10;igAooooAKKKKACiiigAooooAKKKKACiiigAooooA+K/gd478Ya/+2J+3N4J1rxFqmpeEvAH/AAzL&#10;/wAIX4fu7hpdN8Nf8JV8LtW1bxH/AGTbkbbb+2dShivb/aT51xGrnkV9qV+f/wCzv/yfb/wUW/7t&#10;F/8AVO63X6A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H5/wD7O/8Ayfb/AMFFv+7Rf/VO63X6AV+f/wCzv/yf&#10;b/wUW/7tF/8AVO63X6A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f/wCzv/yfb/wUW/7tF/8AVO63X6AV+f8A+zv/AMn2/wDBRb/u0X/1Tut1+g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8AfsI/8AIxft7/8AZ/8A8Wf/AFVvwPr7/r4A/YR/5GL9&#10;vf8A7P8A/iz/AOqt+B9ff9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8AfsI/8jF+3v/2f/wDFn/1VvwPr7/r4&#10;A/YR/wCRi/b3/wCz/wD4s/8AqrfgfX3/AE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AP2Ef+Ri/b3/AOz/AP4s/wDqrfgfX3/XwB+wj/yMX7e//Z//AMWf&#10;/VW/A+vv+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Pz//&#10;AGd/+T7f+Ci3/dov/qndbr9AK/P/APZ3/wCT7f8Agot/3aL/AOqd1uv0A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AP2d/wDk+3/got/3aL/6p3W6/QCvz/8A2d/+T7f+Ci3/&#10;AHaL/wCqd1uv0A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">
            <v:shape id="Bild 51" o:spid="_x0000_s1040" type="#_x0000_t75" style="position:absolute;width:5043170;height:7294880;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cn&#10;DO3FAAAA2wAAAA8AAABkcnMvZG93bnJldi54bWxEj09rwkAUxO9Cv8PyCl6kbvQQJHUVsQqKhdL4&#10;5/zMPpPQ7Nuwu2r89t2C0OMwM79hpvPONOJGzteWFYyGCQjiwuqaSwWH/fptAsIHZI2NZVLwIA/z&#10;2Utvipm2d/6mWx5KESHsM1RQhdBmUvqiIoN+aFvi6F2sMxiidKXUDu8Rbho5TpJUGqw5LlTY0rKi&#10;4ie/GgXjr3SRr9xpcDyea7s9fe5Wyw+nVP+1W7yDCNSF//CzvdEK0hT+vsQfIGe/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XJwztxQAAANsAAAAPAAAAAAAAAAAAAAAAAJwC&#10;AABkcnMvZG93bnJldi54bWxQSwUGAAAAAAQABAD3AAAAjgMAAAAA&#10;">
              <v:imagedata r:id="rId37" o:title=""/>
              <v:path arrowok="t"/>
            </v:shape>
            <v:shape id="Textfeld 79" o:spid="_x0000_s1041" type="#_x0000_t202" style="position:absolute;top:7351396;width:5043170;height:33782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lNf7xgAA&#10;ANsAAAAPAAAAZHJzL2Rvd25yZXYueG1sRI9BawIxFITvhf6H8AQvRbNtxdqtUUQs2F6kqxdvj81z&#10;s3bzsiRZXf99Uyj0OMzMN8x82dtGXMiH2rGCx3EGgrh0uuZKwWH/PpqBCBFZY+OYFNwowHJxfzfH&#10;XLsrf9GliJVIEA45KjAxtrmUoTRkMYxdS5y8k/MWY5K+ktrjNcFtI5+ybCot1pwWDLa0NlR+F51V&#10;sJscd+ahO20+V5Nn/3Ho1tNzVSg1HPSrNxCR+vgf/mtvtYKXV/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alNf7xgAAANsAAAAPAAAAAAAAAAAAAAAAAJcCAABkcnMv&#10;ZG93bnJldi54bWxQSwUGAAAAAAQABAD1AAAAigMAAAAA&#10;" stroked="f">
              <v:textbox style="mso-fit-shape-to-text:t" inset="0,0,0,0">
                <w:txbxContent>
                  <w:p w:rsidR="0071508D" w:rsidRPr="00BC7B33" w:rsidRDefault="0071508D" w:rsidP="00ED5345">
                    <w:pPr>
                      <w:pStyle w:val="Beschriftung"/>
                      <w:rPr>
                        <w:rFonts w:eastAsia="Times"/>
                        <w:sz w:val="20"/>
                      </w:rPr>
                    </w:pPr>
                    <w:bookmarkStart w:id="83" w:name="_Toc491091717"/>
                    <w:r>
                      <w:t xml:space="preserve">Abbildung </w:t>
                    </w:r>
                    <w:fldSimple w:instr=" SEQ Abbildung \* ARABIC ">
                      <w:r>
                        <w:rPr>
                          <w:noProof/>
                        </w:rPr>
                        <w:t>4</w:t>
                      </w:r>
                    </w:fldSimple>
                    <w:r>
                      <w:t>: Sitemap</w:t>
                    </w:r>
                    <w:bookmarkEnd w:id="83"/>
                  </w:p>
                </w:txbxContent>
              </v:textbox>
            </v:shape>
            <w10:wrap type="through"/>
          </v:group>
        </w:pict>
      </w:r>
      <w:r>
        <w:t xml:space="preserve">außerdem vom System genutzt werden, um Workouts im Hinblick auf die Leistungsfähigkeit des Benutzers anzupassen. </w:t>
      </w:r>
    </w:p>
    <w:p w:rsidR="000B785F" w:rsidRDefault="000B785F" w:rsidP="000B785F">
      <w:r>
        <w:lastRenderedPageBreak/>
        <w:t>Mit der Eingabe der persönlichen Daten oder dem Überspringen dieser, ist die Einrichtung der App abgeschlossen. Der Benutzer wird anschließend darum gebeten, einen Einstufungstest durchzuführen. Zunächst wird ihm hierfür auf einer Seite erläutert, worum es sich bei dem Einstufungstest handelt. Er hat anschließend die Möglichkeit, den Test zu starten oder den Einstufungstest zu überspringen. Der Einstufungstest ist vergleichbar mit einem Workout, weist jedoch auch einige entscheidende Unterschiede auf: Er dient vordergründig nicht dem Training, sondern vielmehr der Selbsteinschätzung des Benutzers. Der Eignungstest wird nach jedem Levelaufstieg in gleicher Form wiederholt, was es dem Benutzer ermöglicht, den persönlichen Fortschritt wahrzunehmen. Der Eignungstest ist von kürzerer Dauer als ein übliches Workout und wird unmitte</w:t>
      </w:r>
      <w:r>
        <w:t>l</w:t>
      </w:r>
      <w:r>
        <w:t>bar an ein Workout angeschlossen, falls dieses einen Levelaufstieg ausgelöst hat. Der Eignungstest trägt außerdem nicht zum Levelfortschritt bei.</w:t>
      </w:r>
    </w:p>
    <w:p w:rsidR="000B785F" w:rsidRDefault="000B785F" w:rsidP="000B785F">
      <w:r>
        <w:t xml:space="preserve">Für den Fall, dass der Benutzer den Einstufungstest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Dreh- und Angelpunkt der PersonalFit-App. Diese Seite zeigt dem Benutzer zu jedem seiner ausgewählten Ziele das Level, den jeweiligen Fortschritt bis zum nächsten Levelanstieg sowie die ausgewählte Trainingshäufigkeit an. Zu jedem der Ziele kann der Benutzer direkt vom </w:t>
      </w:r>
      <w:r w:rsidR="00E23642">
        <w:t>Dashboard</w:t>
      </w:r>
      <w:r>
        <w:t xml:space="preserve"> aus ein Workout starten und gelangt damit zur Ansicht „Workout“. Außerdem werden dem Benutzer für jedes seiner Ziele die Gesamtdauer aller hierfür absolvierten Workouts, sowie im Falle von körperlichen Zielen (Kraft, Balance und Straffen) die Summe der verbrauc</w:t>
      </w:r>
      <w:r>
        <w:t>h</w:t>
      </w:r>
      <w:r>
        <w:t xml:space="preserve">ten Kalorien angezeigt. Mit einem Klick auf diese Statistiken, gelangt der Benutzer zur Ansicht „Detaillierte Statistiken“. </w:t>
      </w:r>
    </w:p>
    <w:p w:rsidR="000B785F" w:rsidRDefault="000B785F" w:rsidP="000B785F">
      <w:r>
        <w:t>Unter dieser Ansicht werden dem Benutzer sämtliche für ihn relevante Statist</w:t>
      </w:r>
      <w:r>
        <w:t>i</w:t>
      </w:r>
      <w:r>
        <w:t xml:space="preserve">ken in grafischer Form präsentiert. Bei den Statistiken handelt es sich um: </w:t>
      </w:r>
    </w:p>
    <w:p w:rsidR="000B785F" w:rsidRDefault="000B785F" w:rsidP="000B785F">
      <w:pPr>
        <w:pStyle w:val="Listenabsatz"/>
        <w:numPr>
          <w:ilvl w:val="0"/>
          <w:numId w:val="22"/>
        </w:numPr>
      </w:pPr>
      <w:r>
        <w:t>die Anzahl der durchgeführten Workouts</w:t>
      </w:r>
    </w:p>
    <w:p w:rsidR="000B785F" w:rsidRDefault="000B785F" w:rsidP="000B785F">
      <w:pPr>
        <w:pStyle w:val="Listenabsatz"/>
        <w:numPr>
          <w:ilvl w:val="0"/>
          <w:numId w:val="22"/>
        </w:numPr>
      </w:pPr>
      <w:r>
        <w:t>die Summe der dadurch verbrauchten Kalorien (falls der Benutzer mi</w:t>
      </w:r>
      <w:r>
        <w:t>n</w:t>
      </w:r>
      <w:r>
        <w:t>destens ein körperliches Ziel ausgewählt hat)</w:t>
      </w:r>
    </w:p>
    <w:p w:rsidR="000B785F" w:rsidRDefault="000B785F" w:rsidP="000B785F">
      <w:pPr>
        <w:pStyle w:val="Listenabsatz"/>
        <w:numPr>
          <w:ilvl w:val="0"/>
          <w:numId w:val="22"/>
        </w:numPr>
      </w:pPr>
      <w:r>
        <w:t>die täglich zurückgelegten Schritte (falls der Benutzer über ein geeignetes Trackinggerät verfügt)</w:t>
      </w:r>
    </w:p>
    <w:p w:rsidR="000B785F" w:rsidRDefault="000B785F" w:rsidP="000B785F">
      <w:pPr>
        <w:pStyle w:val="Listenabsatz"/>
        <w:numPr>
          <w:ilvl w:val="0"/>
          <w:numId w:val="22"/>
        </w:numPr>
      </w:pPr>
      <w:r>
        <w:t>das Gewicht des Benutzers</w:t>
      </w:r>
    </w:p>
    <w:p w:rsidR="000B785F" w:rsidRDefault="000B785F" w:rsidP="000B785F">
      <w:pPr>
        <w:pStyle w:val="Listenabsatz"/>
        <w:numPr>
          <w:ilvl w:val="0"/>
          <w:numId w:val="22"/>
        </w:numPr>
      </w:pPr>
      <w:r>
        <w:t>die vom Benutzer eingegeben Körperumfangsmaße (Brust, Hüfte, Obe</w:t>
      </w:r>
      <w:r>
        <w:t>r</w:t>
      </w:r>
      <w:r>
        <w:t>arm, Taille und Oberschenkel)</w:t>
      </w:r>
    </w:p>
    <w:p w:rsidR="000B785F" w:rsidRDefault="000B785F" w:rsidP="000B785F">
      <w:r>
        <w:t>Der Benutzer hat auf dieser Seite außerdem die Möglichkeit, Diagramme hinzuzufügen oder zu entfernen und für vorhandene Statistiken neue Messpun</w:t>
      </w:r>
      <w:r>
        <w:t>k</w:t>
      </w:r>
      <w:r>
        <w:lastRenderedPageBreak/>
        <w:t>te einzugeben.</w:t>
      </w:r>
      <w:r w:rsidR="00F93AA0">
        <w:t xml:space="preserve"> Für die Darstellung der abgebildeten Daten sind eine geeignete Form sowie geeignete Maßstäbe zu wählen, welche mit zunehmender Date</w:t>
      </w:r>
      <w:r w:rsidR="00F93AA0">
        <w:t>n</w:t>
      </w:r>
      <w:r w:rsidR="00F93AA0">
        <w:t>menge dynamisch angepasst werden.</w:t>
      </w:r>
    </w:p>
    <w:p w:rsidR="00BC77FB" w:rsidRDefault="00BC77FB" w:rsidP="000B785F">
      <w:r>
        <w:t xml:space="preserve">Entschließt sich der Benutzer dafür, ein Workout zu starten, so gelangt er auf die Ansicht „Workout“.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orkout“ und kann anschließend die nächste Übung auswählen.</w:t>
      </w:r>
      <w:r w:rsidR="002A78D5">
        <w:t xml:space="preserve"> Bereits abgeschlossene Übungen werden in dieser Übersicht entsprechend markiert. Zudem wird die für den Abschluss des Workouts nötigen optionalen Übungen sowie der bisherige Fortschritt angezeigt.</w:t>
      </w:r>
    </w:p>
    <w:p w:rsidR="002A78D5" w:rsidRDefault="005B564E" w:rsidP="000B785F">
      <w:r>
        <w:t>Die Ansicht „Anleitung der Übung“ erreicht der Benutzer, wenn er eine Übung aus der Liste der Übungen eines Workouts auswählt. Diese Seite beinhaltet alle für die Durchführung der Übung relevanten Informationen: eine Beschreibung in Textform, eine Anleitung in Form eines Videos, die beanspruchten Muskelpartien sowie die vorgeschlagenen Sätze und Wiederholungen (letztere nur für körperl</w:t>
      </w:r>
      <w:r>
        <w:t>i</w:t>
      </w:r>
      <w:r>
        <w:t xml:space="preserve">che Übungen, vgl. auch </w:t>
      </w:r>
      <w:r w:rsidR="00B70736">
        <w:fldChar w:fldCharType="begin"/>
      </w:r>
      <w:r>
        <w:instrText xml:space="preserve"> REF _Ref490997178 \h </w:instrText>
      </w:r>
      <w:r w:rsidR="00B70736">
        <w:fldChar w:fldCharType="separate"/>
      </w:r>
      <w:r>
        <w:t xml:space="preserve">Tabelle </w:t>
      </w:r>
      <w:r>
        <w:rPr>
          <w:noProof/>
        </w:rPr>
        <w:t>1</w:t>
      </w:r>
      <w:r>
        <w:t>: Data Dictionary</w:t>
      </w:r>
      <w:r w:rsidR="00B70736">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zu erreichen und dient dazu, alle bei der initialen Einrichtung der App getroffenen Eingaben zu korrigieren beziehungsweise zu ergänzen. So ist es beispielsweise denkbar, dass der Benutzer im Besitz eines neuen Trackinggerätes ist und dieses in der PersonalFit-App nutzen möchte.</w:t>
      </w:r>
    </w:p>
    <w:p w:rsidR="000B785F" w:rsidRPr="00724515" w:rsidRDefault="009544CC" w:rsidP="009544CC">
      <w:pPr>
        <w:spacing w:before="0" w:after="0" w:line="240" w:lineRule="auto"/>
        <w:jc w:val="left"/>
      </w:pPr>
      <w:r>
        <w:br w:type="page"/>
      </w:r>
    </w:p>
    <w:p w:rsidR="000B785F" w:rsidRDefault="000B785F" w:rsidP="000B785F">
      <w:pPr>
        <w:pStyle w:val="berschrift3"/>
        <w:keepLines/>
        <w:spacing w:before="40" w:after="0"/>
      </w:pPr>
      <w:bookmarkStart w:id="84" w:name="_Toc490142087"/>
      <w:bookmarkStart w:id="85" w:name="_Toc490667136"/>
      <w:bookmarkStart w:id="86" w:name="_Ref490916718"/>
      <w:r>
        <w:lastRenderedPageBreak/>
        <w:t>UML-Klassendiagramm</w:t>
      </w:r>
      <w:bookmarkEnd w:id="84"/>
      <w:bookmarkEnd w:id="85"/>
      <w:bookmarkEnd w:id="86"/>
    </w:p>
    <w:p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ist die von der Object Management Group entwickelte Sprache die gängigste Modellierung</w:t>
      </w:r>
      <w:r w:rsidR="00923EE4">
        <w:t>s</w:t>
      </w:r>
      <w:r w:rsidR="00923EE4">
        <w:t>sprache im Bereich der Softwareentwicklung (QUELLE).</w:t>
      </w:r>
    </w:p>
    <w:p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rsidR="001B2B45" w:rsidRDefault="001B2B45" w:rsidP="006D51BD">
      <w:r>
        <w:t xml:space="preserve">Im Rahmen der Projektarbeit wurde das Klassendiagramm aus </w:t>
      </w:r>
      <w:r w:rsidR="00B70736">
        <w:fldChar w:fldCharType="begin"/>
      </w:r>
      <w:r>
        <w:instrText xml:space="preserve"> REF _Ref491004011 \h </w:instrText>
      </w:r>
      <w:r w:rsidR="00B70736">
        <w:fldChar w:fldCharType="separate"/>
      </w:r>
      <w:r>
        <w:t xml:space="preserve">Abbildung </w:t>
      </w:r>
      <w:r>
        <w:rPr>
          <w:noProof/>
        </w:rPr>
        <w:t>3</w:t>
      </w:r>
      <w:r w:rsidR="00B70736">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Die Begründung hierfür hängt mit der Beschaffenheit der PersonalFit-App zusammen. Diese weist</w:t>
      </w:r>
      <w:r w:rsidR="00794B98">
        <w:t xml:space="preserve"> bis auf</w:t>
      </w:r>
      <w:r w:rsidR="00D43052">
        <w:t xml:space="preserve"> wenig</w:t>
      </w:r>
      <w:r w:rsidR="00794B98">
        <w:t>e Ausnahmen (beispielsweise den</w:t>
      </w:r>
      <w:r w:rsidR="00D43052">
        <w:t xml:space="preserve"> Levelfortschritt) einen relativ statischen Charakter auf und dient lediglich der Anzeige dieser statischen Elemente.</w:t>
      </w:r>
    </w:p>
    <w:p w:rsidR="00794B98" w:rsidRDefault="00EB77E2" w:rsidP="006D51BD">
      <w:r>
        <w:t xml:space="preserve">Dennoch ist </w:t>
      </w:r>
      <w:r w:rsidR="004222E4">
        <w:t>der Nutzen des Klassendiagramms für die Konzeptionier</w:t>
      </w:r>
      <w:r w:rsidR="008E08F7">
        <w:t xml:space="preserve">ung der PersonalFit-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B70736">
        <w:fldChar w:fldCharType="begin"/>
      </w:r>
      <w:r w:rsidR="00EE0C35">
        <w:instrText xml:space="preserve"> REF _Ref491004011 \h </w:instrText>
      </w:r>
      <w:r w:rsidR="00B70736">
        <w:fldChar w:fldCharType="separate"/>
      </w:r>
      <w:r w:rsidR="00EE0C35">
        <w:t xml:space="preserve">Abbildung </w:t>
      </w:r>
      <w:r w:rsidR="00EE0C35">
        <w:rPr>
          <w:noProof/>
        </w:rPr>
        <w:t>3</w:t>
      </w:r>
      <w:r w:rsidR="00B70736">
        <w:fldChar w:fldCharType="end"/>
      </w:r>
      <w:r w:rsidR="00EE0C35">
        <w:t xml:space="preserve"> als </w:t>
      </w:r>
      <w:r w:rsidR="00EE0C35" w:rsidRPr="00EE0C35">
        <w:rPr>
          <w:rStyle w:val="Hervorhebung"/>
        </w:rPr>
        <w:t>&lt;&lt;Enumeration&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E</w:t>
      </w:r>
      <w:r w:rsidR="00620937">
        <w:t>numeration „Muskel“ wurde aus Gründen der Übersichtlichkeit auf die Aufli</w:t>
      </w:r>
      <w:r w:rsidR="00620937">
        <w:t>s</w:t>
      </w:r>
      <w:r w:rsidR="00620937">
        <w:t>tung aller Muskeln des menschlichen Körpers verzichtet.</w:t>
      </w:r>
    </w:p>
    <w:p w:rsidR="003005BF" w:rsidRDefault="00A96332" w:rsidP="006D51BD">
      <w:r>
        <w:lastRenderedPageBreak/>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die optionalen persönl</w:t>
      </w:r>
      <w:r w:rsidR="00C519A4">
        <w:t>i</w:t>
      </w:r>
      <w:r w:rsidR="00C519A4">
        <w:t xml:space="preserve">chen </w:t>
      </w:r>
      <w:r w:rsidR="00B70736">
        <w:rPr>
          <w:noProof/>
        </w:rPr>
        <w:pict>
          <v:group id="Gruppierung 82" o:spid="_x0000_s1042" style="position:absolute;left:0;text-align:left;margin-left:7.55pt;margin-top:.25pt;width:396.85pt;height:362.6pt;z-index:251773440;mso-position-horizontal-relative:text;mso-position-vertical-relative:text" coordsize="5039995,4605020" wrapcoords="-41 0 -41 21555 21600 21555 21600 0 -41 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">
            <v:shape id="Bild 54" o:spid="_x0000_s1043" type="#_x0000_t75" style="position:absolute;width:5039995;height:4213860;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8J&#10;rvXFAAAA2wAAAA8AAABkcnMvZG93bnJldi54bWxEj0FrwkAUhO+C/2F5Qm91U41FUldRoTYWemhs&#10;74/sa5KafRt2V03/vSsUPA4z8w2zWPWmFWdyvrGs4GmcgCAurW64UvB1eH2cg/ABWWNrmRT8kYfV&#10;cjhYYKbthT/pXIRKRAj7DBXUIXSZlL6syaAf2444ej/WGQxRukpqh5cIN62cJMmzNNhwXKixo21N&#10;5bE4GQXTj+/N+q2YHpr5+/7X7JxN93mq1MOoX7+ACNSHe/i/nWsFsxncvsQfIJdX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Ca71xQAAANsAAAAPAAAAAAAAAAAAAAAAAJwC&#10;AABkcnMvZG93bnJldi54bWxQSwUGAAAAAAQABAD3AAAAjgMAAAAA&#10;">
              <v:imagedata r:id="rId38" o:title=""/>
              <v:path arrowok="t"/>
            </v:shape>
            <v:shape id="Textfeld 81" o:spid="_x0000_s1044" type="#_x0000_t202" style="position:absolute;top:4267200;width:5039995;height:33782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N6vaxQAA&#10;ANsAAAAPAAAAZHJzL2Rvd25yZXYueG1sRI9BawIxFITvBf9DeIKXUrNaEVmNIqLQepFuvXh7bJ6b&#10;bTcvS5LV7b83hUKPw8x8w6w2vW3EjXyoHSuYjDMQxKXTNVcKzp+HlwWIEJE1No5JwQ8F2KwHTyvM&#10;tbvzB92KWIkE4ZCjAhNjm0sZSkMWw9i1xMm7Om8xJukrqT3eE9w2cpplc2mx5rRgsKWdofK76KyC&#10;0+xyMs/ddX/czl79+7nbzb+qQqnRsN8uQUTq43/4r/2mFSwm8Psl/QC5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E3q9rFAAAA2wAAAA8AAAAAAAAAAAAAAAAAlwIAAGRycy9k&#10;b3ducmV2LnhtbFBLBQYAAAAABAAEAPUAAACJAwAAAAA=&#10;" stroked="f">
              <v:textbox style="mso-fit-shape-to-text:t" inset="0,0,0,0">
                <w:txbxContent>
                  <w:p w:rsidR="0071508D" w:rsidRPr="000F0ED9" w:rsidRDefault="0071508D" w:rsidP="00ED5345">
                    <w:pPr>
                      <w:pStyle w:val="Beschriftung"/>
                      <w:rPr>
                        <w:rFonts w:eastAsia="Times"/>
                        <w:sz w:val="20"/>
                      </w:rPr>
                    </w:pPr>
                    <w:bookmarkStart w:id="87" w:name="_Toc491091718"/>
                    <w:r>
                      <w:t xml:space="preserve">Abbildung </w:t>
                    </w:r>
                    <w:fldSimple w:instr=" SEQ Abbildung \* ARABIC ">
                      <w:r>
                        <w:rPr>
                          <w:noProof/>
                        </w:rPr>
                        <w:t>5</w:t>
                      </w:r>
                    </w:fldSimple>
                    <w:r>
                      <w:t>: Klassendiagramm</w:t>
                    </w:r>
                    <w:bookmarkEnd w:id="87"/>
                  </w:p>
                </w:txbxContent>
              </v:textbox>
            </v:shape>
            <w10:wrap type="through"/>
          </v:group>
        </w:pict>
      </w:r>
      <w:r w:rsidR="00C519A4">
        <w:t xml:space="preserve">Daten (vgl. Abschnitt </w:t>
      </w:r>
      <w:r w:rsidR="00B70736">
        <w:fldChar w:fldCharType="begin"/>
      </w:r>
      <w:r w:rsidR="00C519A4">
        <w:instrText xml:space="preserve"> REF _Ref491009530 \r \h </w:instrText>
      </w:r>
      <w:r w:rsidR="00B70736">
        <w:fldChar w:fldCharType="separate"/>
      </w:r>
      <w:r w:rsidR="00C519A4">
        <w:t>3.3.1</w:t>
      </w:r>
      <w:r w:rsidR="00B70736">
        <w:fldChar w:fldCharType="end"/>
      </w:r>
      <w:r w:rsidR="00C519A4">
        <w:t>)</w:t>
      </w:r>
      <w:r w:rsidR="00C963A0">
        <w:t>, die Auswahl des Benutzers bezüglich des Empfangs von Benachrichtigungen sowie die vorhandenen Trackinggeräte</w:t>
      </w:r>
      <w:r w:rsidR="00C519A4">
        <w:t>. Bei der Wahl der Datentypen ist darauf zu achten, dass die Angaben des Vornamens, Geschlechts, Alters und der Größe lediglich einen Wert zulassen. Werden diese nachträglich über die Einstellungen geändert, so wird der frühere Wert übe</w:t>
      </w:r>
      <w:r w:rsidR="00C519A4">
        <w:t>r</w:t>
      </w:r>
      <w:r w:rsidR="00C519A4">
        <w:t xml:space="preserve">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rsidR="00F15789" w:rsidRDefault="00C963A0" w:rsidP="006D51BD">
      <w:r>
        <w:t>Neben den bei der initialen Einrichtung eingegebenen Daten, verfügt der Benutzer über drei Attribute, welche sich nach einem erfolgreich abgeschloss</w:t>
      </w:r>
      <w:r>
        <w:t>e</w:t>
      </w:r>
      <w:r>
        <w:t xml:space="preserve">nen Workout automatisch aktualisieren. Die Summe der Trainingsdauer </w:t>
      </w:r>
      <w:r w:rsidR="00BE7A40">
        <w:t xml:space="preserve">wird demnach um die Zeit erhöht, die der Benutzer für das Workout </w:t>
      </w:r>
      <w:r w:rsidR="00324CDA">
        <w:t>benötigt</w:t>
      </w:r>
      <w:r w:rsidR="00BE7A40">
        <w:t xml:space="preserve"> hat. Die </w:t>
      </w:r>
      <w:r w:rsidR="00BE7A40">
        <w:lastRenderedPageBreak/>
        <w:t>verbrauchten Kalo</w:t>
      </w:r>
      <w:r w:rsidR="007940D0">
        <w:t>rien können aus dem Attribut der jeweiligen Übungen entnommen werden.</w:t>
      </w:r>
    </w:p>
    <w:p w:rsidR="008B63CD" w:rsidRDefault="008D5C29" w:rsidP="008B63CD">
      <w:r>
        <w:t xml:space="preserve">Bezüglich der Aktualisierung des Levelfortschrittes nach einem Workout gilt zu beachten, dass </w:t>
      </w:r>
      <w:r w:rsidR="00B4610E">
        <w:t>dieser mit zunehmendem Level stets niedriger ausfallen soll, sodass die ersten Levelanstiege schneller zu erreichen sind als die weiter fortgeschrittenen. Das Level kann beispielsweise als Gleitkommazahl umgesetzt werden, wobei die Stellen vor dem Komma das aktuelle Level des Benutzers angeben und die Stellen nach dem Komma den derzeitigen Fortschritt zum nächsten Levelanstieg in Prozent.</w:t>
      </w:r>
    </w:p>
    <w:p w:rsidR="00DC5380" w:rsidRDefault="00774A68" w:rsidP="008B63CD">
      <w:r>
        <w:t>Die Klasse „Trackinggerät“ enthält Informationen zu jenen im Gerät verbauten Sensoren, welche zum automatisierten Erfassen der Übungen genutzt werden könnten. Es handelt sich dabei um gängige Sensorentypen, welche in vielen modernen „smart Wearables“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rsidR="00774A68" w:rsidRDefault="00B670C0" w:rsidP="008B63CD">
      <w:r>
        <w:t xml:space="preserve">Die Klasse „Workout“ besteht, wie bereits im Data Dictionary in </w:t>
      </w:r>
      <w:r w:rsidR="00B70736">
        <w:fldChar w:fldCharType="begin"/>
      </w:r>
      <w:r>
        <w:instrText xml:space="preserve"> REF _Ref491013569 \h </w:instrText>
      </w:r>
      <w:r w:rsidR="00B70736">
        <w:fldChar w:fldCharType="separate"/>
      </w:r>
      <w:r>
        <w:t xml:space="preserve">Tabelle </w:t>
      </w:r>
      <w:r>
        <w:rPr>
          <w:noProof/>
        </w:rPr>
        <w:t>1</w:t>
      </w:r>
      <w:r w:rsidR="00B70736">
        <w:fldChar w:fldCharType="end"/>
      </w:r>
      <w:r>
        <w:t xml:space="preserve"> definiert, aus je mindestens zwei verpflichtenden sowie optionalen Übungen. Zudem ist das Workout bis zu fünf Zielen zugeordnet, mindestens jedoch einem Ziel. Es verfügt zusätzlich über eine Bezeichnung, welche den Fokus des Workouts ausdrücken sollte.</w:t>
      </w:r>
    </w:p>
    <w:p w:rsidR="00B670C0" w:rsidRDefault="00B670C0" w:rsidP="008B63CD">
      <w:r>
        <w:t xml:space="preserve">Die wesentlichen Bestandteile der Klasse „Übung“ sind ebenfalls bereits im Data Dictionary beschrieben worden. </w:t>
      </w:r>
      <w:r w:rsidR="00D52E0C">
        <w:t>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Levelanstieg, nicht aber zwischen zwei Leveln freigeschaltet werden.</w:t>
      </w:r>
    </w:p>
    <w:p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orkouts. Durch die Angabe der Kardinalitäten kann zusätzlich angegeben werden, wie viele Instanzen der Klasse Teil dieser Assoziation sind. Im Beispiel </w:t>
      </w:r>
      <w:r w:rsidR="009544CC">
        <w:lastRenderedPageBreak/>
        <w:t>der eben genannten Aggregation handelt es sich um je mindestens zwei verpflichtende sowie optionale Übungen, die Teil eines Workouts sind.</w:t>
      </w:r>
    </w:p>
    <w:p w:rsidR="008B63CD" w:rsidRDefault="008B63CD" w:rsidP="00E93DA6">
      <w:pPr>
        <w:pStyle w:val="berschrift2"/>
        <w:keepLines/>
        <w:tabs>
          <w:tab w:val="clear" w:pos="851"/>
        </w:tabs>
        <w:spacing w:before="40" w:after="0"/>
      </w:pPr>
      <w:bookmarkStart w:id="88" w:name="_Toc490941512"/>
      <w:r>
        <w:t>Prototypen</w:t>
      </w:r>
      <w:bookmarkEnd w:id="88"/>
    </w:p>
    <w:p w:rsidR="008B63CD" w:rsidRDefault="008B63CD" w:rsidP="008B63CD">
      <w:r>
        <w:t xml:space="preserve">Prototyp oder auch Prototyping genannt, wird als eine Software-Entwicklungsstrategie angesehen. Die Strategie kann die Probleme, die während einer Entwicklung auftreten können, lösen. </w:t>
      </w:r>
      <w:r w:rsidR="00B70736">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B70736">
        <w:fldChar w:fldCharType="separate"/>
      </w:r>
      <w:bookmarkStart w:id="89" w:name="_CTVP001c62b1669aa3245b2b8e495a182bb3ca3"/>
      <w:r>
        <w:t>(G. Pomberger, W. Pree, A. Stritzinger, S. 1)</w:t>
      </w:r>
      <w:bookmarkEnd w:id="89"/>
      <w:r w:rsidR="00B70736">
        <w:fldChar w:fldCharType="end"/>
      </w:r>
      <w:r>
        <w:t xml:space="preserve">. Prototypen sind frühe Versionen von einem zu entwickelnden Softwaresystem. Diese erhalten einige oder alle Eigenschaften und vordefinierten Funktionen der letztendlichen Version. </w:t>
      </w:r>
    </w:p>
    <w:p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w:t>
      </w:r>
      <w:r>
        <w:t>i</w:t>
      </w:r>
      <w:r>
        <w:t>chen Bestandteilen des Systems vor der Implementierung gibt. Zudem sind Prototypen flexibel, sodass eine Veränderung oder eine Erweiterun</w:t>
      </w:r>
      <w:r w:rsidR="00942971">
        <w:t>g der Anforderungen einfach umzusetzen ist.</w:t>
      </w:r>
      <w:r>
        <w:t xml:space="preserve"> Prototypen müssen nicht ein vollständ</w:t>
      </w:r>
      <w:r>
        <w:t>i</w:t>
      </w:r>
      <w:r>
        <w:t xml:space="preserve">ges System modellieren. </w:t>
      </w:r>
      <w:r w:rsidR="00B70736">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B70736">
        <w:fldChar w:fldCharType="separate"/>
      </w:r>
      <w:bookmarkStart w:id="90" w:name="_CTVP0019e6258b5ee96489485a702dc8e1a455f"/>
      <w:r>
        <w:t>(G. Pomberger, W. Pree, A. Stritzinger, S. 2)</w:t>
      </w:r>
      <w:bookmarkEnd w:id="90"/>
      <w:r w:rsidR="00B70736">
        <w:fldChar w:fldCharType="end"/>
      </w:r>
    </w:p>
    <w:p w:rsidR="008B63CD" w:rsidRDefault="008B63CD" w:rsidP="008B63CD">
      <w:r>
        <w:t>Es gibt drei Kategorien in der Systematik von Prototypen. Die erste Kategorie ist das „Exploratives Prototyping“. Hier dienen die Prototypen als Kommunikation</w:t>
      </w:r>
      <w:r>
        <w:t>s</w:t>
      </w:r>
      <w:r>
        <w:t>hilfe zwischen dem Auftraggeber bzw. auch dem Benutzer. Deshalb ist die Zusammenarbeit wichtig, um herauszufinden, ob die Anforderungen berücksic</w:t>
      </w:r>
      <w:r>
        <w:t>h</w:t>
      </w:r>
      <w:r>
        <w:t xml:space="preserve">tigt oder vergessen worden sind. So haben die Auftraggeber bzw. der Benutzer die Möglichkeit aktiv Verbesserungs- und Änderungswünsche zu äußern bis alle Anforderungen und Funktionen erfüllt worden sind. </w:t>
      </w:r>
      <w:r w:rsidR="00B70736">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rsidR="00B70736">
        <w:fldChar w:fldCharType="separate"/>
      </w:r>
      <w:bookmarkStart w:id="91" w:name="_CTVP0017dcdf4e3c7ef4eb39f41352556899701"/>
      <w:r>
        <w:t>(Aichele und Schönberger 2014, S.36)</w:t>
      </w:r>
      <w:bookmarkEnd w:id="91"/>
      <w:r w:rsidR="00B70736">
        <w:fldChar w:fldCharType="end"/>
      </w:r>
      <w:r>
        <w:t xml:space="preserve">. Die zweite Kategorie ist das „Experimentelles Prototyping“.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rsidR="00B70736">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rsidR="00B70736">
        <w:fldChar w:fldCharType="separate"/>
      </w:r>
      <w:bookmarkStart w:id="92" w:name="_CTVP00153004c9d49b946428d5b1406dfaacb9b"/>
      <w:r>
        <w:t>(Spitta 1989, S. 5)</w:t>
      </w:r>
      <w:bookmarkEnd w:id="92"/>
      <w:r w:rsidR="00B70736">
        <w:fldChar w:fldCharType="end"/>
      </w:r>
    </w:p>
    <w:p w:rsidR="008B63CD" w:rsidRDefault="008B63CD" w:rsidP="008B63CD">
      <w:r>
        <w:t>Es gibt eine Vielzahl an unterschiedlichen Prototyping-Werkezeuge. Vorausg</w:t>
      </w:r>
      <w:r>
        <w:t>e</w:t>
      </w:r>
      <w:r>
        <w:t xml:space="preserve">setzt ist die Möglichkeit eine schnelle und kostengünstige Erstellung des Prototyps zu erstellen. Der Wahl des Werkzeuges hat eine entscheidende Bedeutung auf den Einfluss der Qualität als auch auf den Aufwand der Erstellung und Bearbeitung des Prototyens. </w:t>
      </w:r>
      <w:r w:rsidR="00B70736">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B70736">
        <w:fldChar w:fldCharType="separate"/>
      </w:r>
      <w:bookmarkStart w:id="93" w:name="_CTVP001af8f018157524ebbb2653155105c92e9"/>
      <w:r>
        <w:t>(G. Pomberger, W. Pree, A. Stritzinger, S.4)</w:t>
      </w:r>
      <w:bookmarkEnd w:id="93"/>
      <w:r w:rsidR="00B70736">
        <w:fldChar w:fldCharType="end"/>
      </w:r>
      <w:r w:rsidR="00F139F6">
        <w:t xml:space="preserve"> </w:t>
      </w:r>
    </w:p>
    <w:p w:rsidR="008B63CD" w:rsidRDefault="008B63CD" w:rsidP="008B63CD">
      <w:r>
        <w:t>Einige Autoren aber bevorzugen „echte Prototypen“, d.h. mit Funktionen als auch mit wichtigen Merkmalen ausgestattet. Da dieses zur Grundlage der Software-Entwicklungsprozess dient. Andere Autoren präferieren die „Bottom Up-</w:t>
      </w:r>
      <w:r>
        <w:lastRenderedPageBreak/>
        <w:t xml:space="preserve">Vorgehensweise“, d.h. es werden auf die einfachsten und wichtigsten Funktionen abstrahiert und dann vom Benutzer immer wieder getestet und verbessert. Es werden solange weitere Funktionen implementiert bis das System vollständig ist. </w:t>
      </w:r>
      <w:r w:rsidR="00B70736">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B70736">
        <w:fldChar w:fldCharType="separate"/>
      </w:r>
      <w:bookmarkStart w:id="94" w:name="_CTVP0018897c0e42b7945d7ad0bfa113c5e68b2"/>
      <w:r>
        <w:t>(G. Pomberger, W. Pree, A. Stritzinger, S. 2)</w:t>
      </w:r>
      <w:bookmarkEnd w:id="94"/>
      <w:r w:rsidR="00B70736">
        <w:fldChar w:fldCharType="end"/>
      </w:r>
    </w:p>
    <w:p w:rsidR="008B63CD" w:rsidRPr="008A0427" w:rsidRDefault="008B63CD" w:rsidP="008B63CD">
      <w:pPr>
        <w:rPr>
          <w:lang w:val="en-US"/>
        </w:rPr>
      </w:pPr>
      <w:r>
        <w:t>Prototypen unterstützt zum einen die Kommunikation zwischen dem Kunden und dem E</w:t>
      </w:r>
      <w:r w:rsidR="00942971">
        <w:t>ntwickler und schafft zusätzlich</w:t>
      </w:r>
      <w:r>
        <w:t xml:space="preserve"> eine Grundlage für die Systemspezifikat</w:t>
      </w:r>
      <w:r>
        <w:t>i</w:t>
      </w:r>
      <w:r>
        <w:t>on. Durch die Einfachheit werden wesentliche Eigenschaften bzw. Anforderungen des 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rsidR="00B70736">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B70736">
        <w:fldChar w:fldCharType="separate"/>
      </w:r>
      <w:bookmarkStart w:id="95" w:name="_CTVP001d9e2e1d210c94da1b9b3fa76d7d6026b"/>
      <w:r>
        <w:t>(G. Pomberger, W. Pree, A. Stritzinger, S.3)</w:t>
      </w:r>
      <w:bookmarkEnd w:id="95"/>
      <w:r w:rsidR="00B70736">
        <w:fldChar w:fldCharType="end"/>
      </w:r>
      <w:r>
        <w:t xml:space="preserve"> Es wurde bewiesen, dass durch Prototypen die Wirtschaftlichkeit um rund 45% verbessert, die </w:t>
      </w:r>
      <w:r w:rsidR="00BE625A">
        <w:t>Qualität der Software erhöht</w:t>
      </w:r>
      <w:r>
        <w:t xml:space="preserve"> und den Aufwand um 40% verringert.  </w:t>
      </w:r>
      <w:r w:rsidR="00B70736">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rsidR="00B70736">
        <w:fldChar w:fldCharType="separate"/>
      </w:r>
      <w:bookmarkStart w:id="96" w:name="_CTVP001fa8640f981a741659863a6a5a2c4f37a"/>
      <w:r w:rsidRPr="008A0427">
        <w:rPr>
          <w:lang w:val="en-US"/>
        </w:rPr>
        <w:t>(Barry W. Boehm, Terence E. Gray, and Thomas Seewaldt, S. 293)</w:t>
      </w:r>
      <w:bookmarkEnd w:id="96"/>
      <w:r w:rsidR="00B70736">
        <w:fldChar w:fldCharType="end"/>
      </w:r>
    </w:p>
    <w:p w:rsidR="008B63CD" w:rsidRDefault="008B63CD" w:rsidP="008B63CD">
      <w:r>
        <w:t xml:space="preserve">Doch das Prototyping bringt auch Nachteile mit sich. Da ein Entwicklungsprozess in der Regel linear und häufig ohne Wiederholungen der einzelnen Phasen verläuft, ist ein bestimmter Ablauf in der Entwicklungsphase festgelegt. Häufig findet das Prototyping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rsidR="008B63CD" w:rsidRDefault="008B63CD" w:rsidP="008B63CD">
      <w:r>
        <w:t xml:space="preserve">Im Folgenden werden die Papierprototypen und die Mock-Ups nahegebracht. </w:t>
      </w:r>
    </w:p>
    <w:p w:rsidR="008B63CD" w:rsidRDefault="008B63CD" w:rsidP="008B63CD">
      <w:r>
        <w:t xml:space="preserve"> </w:t>
      </w:r>
    </w:p>
    <w:p w:rsidR="008B63CD" w:rsidRDefault="008B63CD" w:rsidP="00E93DA6">
      <w:pPr>
        <w:pStyle w:val="berschrift3"/>
        <w:keepLines/>
        <w:spacing w:before="40" w:after="0"/>
      </w:pPr>
      <w:bookmarkStart w:id="97" w:name="_Toc490142089"/>
      <w:bookmarkStart w:id="98" w:name="_Toc490941513"/>
      <w:r>
        <w:t>Papierprototypen</w:t>
      </w:r>
      <w:bookmarkEnd w:id="97"/>
      <w:bookmarkEnd w:id="98"/>
    </w:p>
    <w:p w:rsidR="00FC6B93" w:rsidRPr="00FC6B93" w:rsidRDefault="00FC6B93" w:rsidP="00FC6B93"/>
    <w:p w:rsidR="008B63CD" w:rsidRDefault="008B63CD" w:rsidP="008B63CD">
      <w:r>
        <w:t>...</w:t>
      </w:r>
    </w:p>
    <w:p w:rsidR="00FC6B93" w:rsidRDefault="00FC6B93" w:rsidP="00B97F58">
      <w:pPr>
        <w:pStyle w:val="berschrift3"/>
      </w:pPr>
      <w:bookmarkStart w:id="99" w:name="_Toc490142090"/>
      <w:r>
        <w:t xml:space="preserve"> </w:t>
      </w:r>
      <w:bookmarkStart w:id="100" w:name="_Toc490941514"/>
      <w:r>
        <w:t>Wireframes</w:t>
      </w:r>
      <w:bookmarkEnd w:id="100"/>
      <w:r>
        <w:t xml:space="preserve"> </w:t>
      </w:r>
    </w:p>
    <w:p w:rsidR="00647559" w:rsidRDefault="00647559" w:rsidP="00647559">
      <w:r>
        <w:t>Wireframes (englisch Drahtgerüst) bauen auf den bisherigen erstellten Papie</w:t>
      </w:r>
      <w:r>
        <w:t>r</w:t>
      </w:r>
      <w:r>
        <w:t>prototypen auf und umfasst das Design der zu entwickelnden App.  Frühzeitig erstellte Wireframes helfen dabei die Softwareidee der App mehr zu veranscha</w:t>
      </w:r>
      <w:r>
        <w:t>u</w:t>
      </w:r>
      <w:r>
        <w:t>lichen. Unabhängig von dem Werkzeug sollte die Erstellung einfach und kurz gehalten werden. Das hat den Vorteil, dass während der Entwicklung Änderu</w:t>
      </w:r>
      <w:r>
        <w:t>n</w:t>
      </w:r>
      <w:r>
        <w:lastRenderedPageBreak/>
        <w:t xml:space="preserve">gen und Erweiterung des Systems schnell umgesetzt werden können. Auf Grund der schnellen und einfachen Erstellung der Wireframes ist der Zeit - und auch der Kostenaufwand sehr gering. Wireframes haben eine kurze „Lebensdauer“. Trotz der geringen Lebensdauer ist diese Methode besonders einflussreich und wichtig, da bei der Durchführung der Methode die meisten innovativen Ideen entstehen. Durch den niedrigen Aufwand und der niedrigen Kosten der Entwürfe können somit riskante Ideen ausprobiert werden und wieder ohne hohen Kosten weggeworfen werden (QUEELEN EFFECTIV PROTOTZPING)  </w:t>
      </w:r>
    </w:p>
    <w:p w:rsidR="00647559" w:rsidRDefault="00647559" w:rsidP="00647559">
      <w:r>
        <w:t xml:space="preserve">Im Folgenden werden die erstellten Wireframes für die App „PersonalFit“ näher erläutert. Die Wireframes wurden nach eigenen Vorstellungen und Präferenzen ohne Rücksicht auf die Guidelines von iOS entworfen.  </w:t>
      </w:r>
    </w:p>
    <w:p w:rsidR="00647559" w:rsidRDefault="00647559" w:rsidP="00647559"/>
    <w:p w:rsidR="00647559" w:rsidRDefault="00647559" w:rsidP="00647559">
      <w:pPr>
        <w:rPr>
          <w:b/>
        </w:rPr>
      </w:pPr>
      <w:r w:rsidRPr="00E12772">
        <w:rPr>
          <w:b/>
        </w:rPr>
        <w:t>Aufmachung und Start</w:t>
      </w:r>
    </w:p>
    <w:p w:rsidR="00647559" w:rsidRPr="00E12772" w:rsidRDefault="00647559" w:rsidP="00647559">
      <w:r w:rsidRPr="00E12772">
        <w:t>Sobald</w:t>
      </w:r>
      <w:r>
        <w:t xml:space="preserve"> die App „PersonalFit“ angeklickt worden ist, erscheint die Aufmachung mit dem Logo. Kurz darauf öffnet sich das Startfenster. Der Benutzer wird dann vom System als auch von seinem virtuellen und persönlichen „Personaltrainer“ begrüßt und wird aufgefordert seinen Vornamen in das Textfeld einzutragen. Nachdem der Benutzer seinen Vornamen angegeben hat, kann der Benutzer mit Hilfe des Buttons „Los geht’s“ auf die „Fitnesskategorien“ gelangen. </w:t>
      </w:r>
    </w:p>
    <w:p w:rsidR="00647559" w:rsidRDefault="00647559" w:rsidP="00647559">
      <w:r>
        <w:rPr>
          <w:noProof/>
        </w:rPr>
        <w:drawing>
          <wp:anchor distT="0" distB="0" distL="114300" distR="114300" simplePos="0" relativeHeight="251729408" behindDoc="1" locked="0" layoutInCell="1" allowOverlap="1">
            <wp:simplePos x="0" y="0"/>
            <wp:positionH relativeFrom="margin">
              <wp:posOffset>654685</wp:posOffset>
            </wp:positionH>
            <wp:positionV relativeFrom="paragraph">
              <wp:posOffset>255905</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705225" cy="3164840"/>
                    </a:xfrm>
                    <a:prstGeom prst="rect">
                      <a:avLst/>
                    </a:prstGeom>
                    <a:noFill/>
                    <a:ln>
                      <a:noFill/>
                    </a:ln>
                  </pic:spPr>
                </pic:pic>
              </a:graphicData>
            </a:graphic>
          </wp:anchor>
        </w:drawing>
      </w:r>
    </w:p>
    <w:p w:rsidR="00647559" w:rsidRDefault="00B70736" w:rsidP="00647559">
      <w:r>
        <w:rPr>
          <w:noProof/>
        </w:rPr>
        <w:pict>
          <v:shape id="Textfeld 35" o:spid="_x0000_s1045" type="#_x0000_t202" style="position:absolute;left:0;text-align:left;margin-left:0;margin-top:262.35pt;width:291.75pt;height:26.6pt;z-index:251735552;visibility:visible;mso-position-horizontal:center;mso-position-horizont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" stroked="f">
            <v:path arrowok="t"/>
            <v:textbox style="mso-fit-shape-to-text:t" inset="0,0,0,0">
              <w:txbxContent>
                <w:p w:rsidR="0071508D" w:rsidRPr="006B62C3" w:rsidRDefault="0071508D" w:rsidP="00647559">
                  <w:pPr>
                    <w:pStyle w:val="Beschriftung"/>
                    <w:rPr>
                      <w:rFonts w:eastAsia="Times"/>
                      <w:noProof/>
                      <w:sz w:val="20"/>
                    </w:rPr>
                  </w:pPr>
                  <w:bookmarkStart w:id="101" w:name="_Toc491091719"/>
                  <w:r>
                    <w:t xml:space="preserve">Abbildung </w:t>
                  </w:r>
                  <w:fldSimple w:instr=" SEQ Abbildung \* ARABIC ">
                    <w:r w:rsidR="004E58F4">
                      <w:rPr>
                        <w:noProof/>
                      </w:rPr>
                      <w:t>6</w:t>
                    </w:r>
                  </w:fldSimple>
                  <w:r>
                    <w:t>: Wireframes Aufmachung und Start</w:t>
                  </w:r>
                  <w:bookmarkEnd w:id="101"/>
                </w:p>
              </w:txbxContent>
            </v:textbox>
            <w10:wrap type="topAndBottom" anchorx="margin"/>
          </v:shape>
        </w:pict>
      </w:r>
    </w:p>
    <w:p w:rsidR="00647559" w:rsidRDefault="00647559" w:rsidP="00647559">
      <w:pPr>
        <w:pStyle w:val="Listenabsatz"/>
        <w:spacing w:before="0" w:after="0" w:line="240" w:lineRule="auto"/>
        <w:jc w:val="left"/>
      </w:pPr>
    </w:p>
    <w:p w:rsidR="00647559" w:rsidRPr="00F73E36" w:rsidRDefault="00647559" w:rsidP="00647559">
      <w:pPr>
        <w:rPr>
          <w:b/>
        </w:rPr>
      </w:pPr>
      <w:r w:rsidRPr="00F73E36">
        <w:rPr>
          <w:b/>
        </w:rPr>
        <w:t>Fitnesskategorien</w:t>
      </w:r>
    </w:p>
    <w:p w:rsidR="00647559" w:rsidRDefault="00647559" w:rsidP="00647559">
      <w:r>
        <w:t xml:space="preserve">Der „Personaltrainer“ fragt den Benutzer, was er genau mit Hilfe der App erreichen möchte. Der Benutzer kann sich zwischen den Fitnesskategorien („Balance“, „Straffen“, „Fokus“, „Kraft“ und „Ausgleich“) mindestens eine oder mehrere Fitnessziele aussuchen, in dem er auf die jeweilige Kategorie(n) klickt. Die ausgewählte Kategorie bzw. Kategorien werden durch Farben deutlich gemacht. Durch das Klicken des Buttons „Weiter“ wird der Benutzer automatisch auf die „Einstellungen“ weitergeleitet. </w:t>
      </w:r>
    </w:p>
    <w:p w:rsidR="00647559" w:rsidRDefault="00647559" w:rsidP="00647559">
      <w:r>
        <w:rPr>
          <w:noProof/>
        </w:rPr>
        <w:drawing>
          <wp:anchor distT="0" distB="0" distL="114300" distR="114300" simplePos="0" relativeHeight="251730432" behindDoc="1" locked="0" layoutInCell="1" allowOverlap="1">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426460" cy="3171190"/>
                    </a:xfrm>
                    <a:prstGeom prst="rect">
                      <a:avLst/>
                    </a:prstGeom>
                    <a:noFill/>
                    <a:ln>
                      <a:noFill/>
                    </a:ln>
                  </pic:spPr>
                </pic:pic>
              </a:graphicData>
            </a:graphic>
          </wp:anchor>
        </w:drawing>
      </w:r>
    </w:p>
    <w:p w:rsidR="00647559" w:rsidRDefault="00B70736" w:rsidP="00647559">
      <w:pPr>
        <w:rPr>
          <w:b/>
        </w:rPr>
      </w:pPr>
      <w:r w:rsidRPr="00B70736">
        <w:rPr>
          <w:noProof/>
        </w:rPr>
        <w:pict>
          <v:shape id="Textfeld 1" o:spid="_x0000_s1046" type="#_x0000_t202" style="position:absolute;left:0;text-align:left;margin-left:0;margin-top:258.75pt;width:269.8pt;height:26.6pt;z-index:251736576;visibility:visible;mso-position-horizontal:center;mso-position-horizont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" stroked="f">
            <v:path arrowok="t"/>
            <v:textbox style="mso-fit-shape-to-text:t" inset="0,0,0,0">
              <w:txbxContent>
                <w:p w:rsidR="0071508D" w:rsidRPr="00A1732C" w:rsidRDefault="0071508D" w:rsidP="00647559">
                  <w:pPr>
                    <w:pStyle w:val="Beschriftung"/>
                    <w:rPr>
                      <w:rFonts w:eastAsia="Times"/>
                      <w:noProof/>
                      <w:sz w:val="20"/>
                    </w:rPr>
                  </w:pPr>
                  <w:bookmarkStart w:id="102" w:name="_Toc491091720"/>
                  <w:r>
                    <w:t xml:space="preserve">Abbildung </w:t>
                  </w:r>
                  <w:fldSimple w:instr=" SEQ Abbildung \* ARABIC ">
                    <w:r w:rsidR="004E58F4">
                      <w:rPr>
                        <w:noProof/>
                      </w:rPr>
                      <w:t>7</w:t>
                    </w:r>
                  </w:fldSimple>
                  <w:r>
                    <w:t>: Wireframes Fitnesskategorien</w:t>
                  </w:r>
                  <w:bookmarkEnd w:id="102"/>
                </w:p>
              </w:txbxContent>
            </v:textbox>
            <w10:wrap type="topAndBottom" anchorx="margin"/>
          </v:shape>
        </w:pict>
      </w:r>
      <w:r w:rsidR="00647559" w:rsidRPr="00F73E36">
        <w:rPr>
          <w:b/>
        </w:rPr>
        <w:t xml:space="preserve">Einstellungen </w:t>
      </w:r>
    </w:p>
    <w:p w:rsidR="00647559" w:rsidRPr="00F73E36" w:rsidRDefault="00647559" w:rsidP="00647559">
      <w:r w:rsidRPr="00F73E36">
        <w:t>N</w:t>
      </w:r>
      <w:r>
        <w:t>ach der Auswahl der Fitnesskategorien werden eine Reihe von Einstellungen folgen. Dort werden den Benutzer nach seinen persönlichen Daten (zum Beispiel „Gewicht“, „Größe“) als auch Fragen zur Systemeinstellung (zum Beispiel „Möchtest du an dein Training erinnert werden?“) gefragt. Die Antworten der Fragen werden durch Schieberregler, Dropdowns und Buttons unterstützt. Einige Daten können optional eingetragen werden. Diese wurden mit einem kleinen Sternchen (*) vermerkt. An einigen Stellen kann der Benutzer auf ein Frageze</w:t>
      </w:r>
      <w:r>
        <w:t>i</w:t>
      </w:r>
      <w:r>
        <w:t xml:space="preserve">chen klicken, sodass er Hinweise und Tipps von der App erhält. Durch das vertikale Scrollen wird ein Screen erweitert. Die Angabe in den Einstellungen kann jederzeit vom Benutzer geändert werden. Nachdem der Benutzer die Daten eingetragen hat, kann er auf den Button „Weiter“ klicken. Darauf folgen weitere </w:t>
      </w:r>
      <w:r>
        <w:lastRenderedPageBreak/>
        <w:t xml:space="preserve">„Einstellungen“. Sobald alle Einstellungen ausgefüllt worden sind gelangt er auf „Einstufungstest“. </w:t>
      </w:r>
    </w:p>
    <w:p w:rsidR="00647559" w:rsidRDefault="00647559" w:rsidP="00647559">
      <w:pPr>
        <w:pStyle w:val="Listenabsatz"/>
      </w:pPr>
      <w:r>
        <w:rPr>
          <w:noProof/>
        </w:rPr>
        <w:drawing>
          <wp:anchor distT="0" distB="0" distL="114300" distR="114300" simplePos="0" relativeHeight="251731456" behindDoc="1" locked="0" layoutInCell="1" allowOverlap="1">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362575" cy="7386320"/>
                    </a:xfrm>
                    <a:prstGeom prst="rect">
                      <a:avLst/>
                    </a:prstGeom>
                    <a:noFill/>
                    <a:ln>
                      <a:noFill/>
                    </a:ln>
                  </pic:spPr>
                </pic:pic>
              </a:graphicData>
            </a:graphic>
          </wp:anchor>
        </w:drawing>
      </w:r>
    </w:p>
    <w:p w:rsidR="00647559" w:rsidRDefault="00B70736" w:rsidP="00647559">
      <w:r>
        <w:rPr>
          <w:noProof/>
        </w:rPr>
        <w:pict>
          <v:shape id="Textfeld 53" o:spid="_x0000_s1047" type="#_x0000_t202" style="position:absolute;left:0;text-align:left;margin-left:39.85pt;margin-top:600.45pt;width:422.25pt;height:26.6pt;z-index:251737600;visibility:visible;mso-position-horizontal-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" stroked="f">
            <v:path arrowok="t"/>
            <v:textbox style="mso-fit-shape-to-text:t" inset="0,0,0,0">
              <w:txbxContent>
                <w:p w:rsidR="0071508D" w:rsidRPr="00971DD4" w:rsidRDefault="0071508D" w:rsidP="00647559">
                  <w:pPr>
                    <w:pStyle w:val="Beschriftung"/>
                    <w:rPr>
                      <w:rFonts w:eastAsia="Times"/>
                      <w:noProof/>
                      <w:sz w:val="20"/>
                    </w:rPr>
                  </w:pPr>
                  <w:bookmarkStart w:id="103" w:name="_Toc491091721"/>
                  <w:r>
                    <w:t xml:space="preserve">Abbildung </w:t>
                  </w:r>
                  <w:fldSimple w:instr=" SEQ Abbildung \* ARABIC ">
                    <w:r w:rsidR="004E58F4">
                      <w:rPr>
                        <w:noProof/>
                      </w:rPr>
                      <w:t>8</w:t>
                    </w:r>
                  </w:fldSimple>
                  <w:r>
                    <w:t>: Wireframes Einstellungen</w:t>
                  </w:r>
                  <w:bookmarkEnd w:id="103"/>
                </w:p>
              </w:txbxContent>
            </v:textbox>
            <w10:wrap type="topAndBottom" anchorx="page"/>
          </v:shape>
        </w:pict>
      </w:r>
    </w:p>
    <w:p w:rsidR="00647559" w:rsidRDefault="00647559" w:rsidP="00647559"/>
    <w:p w:rsidR="00647559" w:rsidRDefault="00647559" w:rsidP="00647559"/>
    <w:p w:rsidR="00647559" w:rsidRDefault="00647559" w:rsidP="00647559"/>
    <w:p w:rsidR="00647559" w:rsidRPr="003C1DC7" w:rsidRDefault="00647559" w:rsidP="00647559">
      <w:pPr>
        <w:rPr>
          <w:b/>
        </w:rPr>
      </w:pPr>
      <w:r w:rsidRPr="003C1DC7">
        <w:rPr>
          <w:b/>
        </w:rPr>
        <w:t>Einstufungstest</w:t>
      </w:r>
    </w:p>
    <w:p w:rsidR="00647559" w:rsidRDefault="00647559" w:rsidP="00647559">
      <w:r>
        <w:rPr>
          <w:noProof/>
        </w:rPr>
        <w:drawing>
          <wp:anchor distT="0" distB="0" distL="114300" distR="114300" simplePos="0" relativeHeight="251732480" behindDoc="0" locked="0" layoutInCell="1" allowOverlap="1">
            <wp:simplePos x="0" y="0"/>
            <wp:positionH relativeFrom="margin">
              <wp:align>left</wp:align>
            </wp:positionH>
            <wp:positionV relativeFrom="paragraph">
              <wp:posOffset>3345180</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873115" cy="3009900"/>
                    </a:xfrm>
                    <a:prstGeom prst="rect">
                      <a:avLst/>
                    </a:prstGeom>
                    <a:noFill/>
                    <a:ln>
                      <a:noFill/>
                    </a:ln>
                  </pic:spPr>
                </pic:pic>
              </a:graphicData>
            </a:graphic>
          </wp:anchor>
        </w:drawing>
      </w:r>
      <w:r>
        <w:t xml:space="preserve">Der Benutzer hat die Möglichkeit an einen Einstufungstest teilzunehmen. Der virtuelle Personaltrainer klärt den Benutzer darüber auf. Der Benutzer kann sich dann entscheiden, ob er den Einstufungstest „Starten“ oder ihn später oder gar nicht machen möchte „Skippen“. Wenn er den Test nicht durchführen möchte, gelangt der Benutzer auf das „Dashboard“. Möchte aber der Benutzer an den Test teilnehmen, gelangt er auf die nächste Seite des Einstufungstests. Dort befindet sich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beantworten mit Hilfe eines Dropdows und eines Schieberegels. Durch den Button „Weiter“ erfolgt immer wieder eine andere Übung des Testes bis der Test vorbei ist. Daraufhin wird der Benutzer zum Dashboard weitergeleitet. </w:t>
      </w:r>
    </w:p>
    <w:p w:rsidR="00647559" w:rsidRDefault="00B70736" w:rsidP="00647559">
      <w:r>
        <w:rPr>
          <w:noProof/>
        </w:rPr>
        <w:pict>
          <v:shape id="Textfeld 56" o:spid="_x0000_s1048" type="#_x0000_t202" style="position:absolute;left:0;text-align:left;margin-left:0;margin-top:267.05pt;width:462.45pt;height:26.6pt;z-index:251738624;visibility:visible;mso-position-horizontal:left;mso-position-horizont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" stroked="f">
            <v:path arrowok="t"/>
            <v:textbox style="mso-fit-shape-to-text:t" inset="0,0,0,0">
              <w:txbxContent>
                <w:p w:rsidR="0071508D" w:rsidRPr="002B1502" w:rsidRDefault="0071508D" w:rsidP="00647559">
                  <w:pPr>
                    <w:pStyle w:val="Beschriftung"/>
                    <w:rPr>
                      <w:rFonts w:eastAsia="Times"/>
                      <w:noProof/>
                      <w:sz w:val="20"/>
                    </w:rPr>
                  </w:pPr>
                  <w:bookmarkStart w:id="104" w:name="_Toc491091722"/>
                  <w:r>
                    <w:t xml:space="preserve">Abbildung </w:t>
                  </w:r>
                  <w:fldSimple w:instr=" SEQ Abbildung \* ARABIC ">
                    <w:r w:rsidR="004E58F4">
                      <w:rPr>
                        <w:noProof/>
                      </w:rPr>
                      <w:t>9</w:t>
                    </w:r>
                  </w:fldSimple>
                  <w:r>
                    <w:t>: Wireframes Einstufungstest</w:t>
                  </w:r>
                  <w:bookmarkEnd w:id="104"/>
                </w:p>
              </w:txbxContent>
            </v:textbox>
            <w10:wrap type="topAndBottom" anchorx="margin"/>
          </v:shape>
        </w:pict>
      </w:r>
    </w:p>
    <w:p w:rsidR="00647559" w:rsidRDefault="00647559" w:rsidP="00647559">
      <w:pPr>
        <w:rPr>
          <w:b/>
        </w:rPr>
      </w:pPr>
      <w:r w:rsidRPr="00E33F3A">
        <w:rPr>
          <w:b/>
        </w:rPr>
        <w:t>Dashboard</w:t>
      </w:r>
    </w:p>
    <w:p w:rsidR="00647559" w:rsidRDefault="00647559" w:rsidP="00647559">
      <w:r w:rsidRPr="00E33F3A">
        <w:lastRenderedPageBreak/>
        <w:t>Auf dem</w:t>
      </w:r>
      <w:r>
        <w:t xml:space="preserve"> Dashboard werden alle wichtigen Daten veranschaulicht wie zum Beispiel „Zielkategorie“, „Fortschritt“, „Level“ und die „Häufigkeit“. Einige angezeigten Daten kann der Benutzer sich aus der Statistikauswahl zusamme</w:t>
      </w:r>
      <w:r>
        <w:t>n</w:t>
      </w:r>
      <w:r>
        <w:t xml:space="preserve">stellen, zum Beispiel „Gesamte Schritte“, „Aktuelles Gewicht“. Durch den Button „mehr Details“ gelangt der Benutzer auf die „Statistiken“. Der Button „ZUM WORKOUT“ führt das System den Benutzer auf sein persönliches Training „Mein PersonalTraining“. </w:t>
      </w:r>
    </w:p>
    <w:p w:rsidR="00647559" w:rsidRDefault="00647559" w:rsidP="00647559"/>
    <w:p w:rsidR="00647559" w:rsidRPr="00E33F3A" w:rsidRDefault="00647559" w:rsidP="00647559">
      <w:r>
        <w:t>WIREFRAMES SKIZZE</w:t>
      </w:r>
    </w:p>
    <w:p w:rsidR="00647559" w:rsidRDefault="00647559" w:rsidP="00647559"/>
    <w:p w:rsidR="00647559" w:rsidRDefault="00647559" w:rsidP="00647559">
      <w:pPr>
        <w:rPr>
          <w:b/>
        </w:rPr>
      </w:pPr>
      <w:r w:rsidRPr="00887FE0">
        <w:rPr>
          <w:b/>
        </w:rPr>
        <w:t xml:space="preserve">Statistiken </w:t>
      </w:r>
    </w:p>
    <w:p w:rsidR="00647559" w:rsidRPr="00887FE0" w:rsidRDefault="00647559" w:rsidP="00647559">
      <w:r w:rsidRPr="00887FE0">
        <w:rPr>
          <w:b/>
          <w:noProof/>
        </w:rPr>
        <w:drawing>
          <wp:anchor distT="0" distB="0" distL="114300" distR="114300" simplePos="0" relativeHeight="251733504" behindDoc="0" locked="0" layoutInCell="1" allowOverlap="1">
            <wp:simplePos x="0" y="0"/>
            <wp:positionH relativeFrom="margin">
              <wp:posOffset>-329565</wp:posOffset>
            </wp:positionH>
            <wp:positionV relativeFrom="paragraph">
              <wp:posOffset>1316355</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913755" cy="3513455"/>
                    </a:xfrm>
                    <a:prstGeom prst="rect">
                      <a:avLst/>
                    </a:prstGeom>
                    <a:noFill/>
                    <a:ln>
                      <a:noFill/>
                    </a:ln>
                  </pic:spPr>
                </pic:pic>
              </a:graphicData>
            </a:graphic>
          </wp:anchor>
        </w:drawing>
      </w:r>
      <w:r w:rsidRPr="00887FE0">
        <w:t xml:space="preserve">Es </w:t>
      </w:r>
      <w:r>
        <w:t xml:space="preserve">werden alle Statistiken angezeigt, die der Benutzer sich in der „Auswahl“ der Statistiken ausgesucht hat. In der Auswahl befinden sich alle Statistiken, die das System zur Verfügung stellt. Alle ausgewählten Statistiken werden untereinander aufgelistet, sodass durch vertikales „scrollen“ erweitert wird. Mit Hilfe des Buttons „Zurück“ gelangt der Benutzer auf sein Dashboard. </w:t>
      </w:r>
    </w:p>
    <w:p w:rsidR="00647559" w:rsidRPr="00887FE0" w:rsidRDefault="00B70736" w:rsidP="00647559">
      <w:pPr>
        <w:rPr>
          <w:b/>
        </w:rPr>
      </w:pPr>
      <w:r w:rsidRPr="00B70736">
        <w:rPr>
          <w:noProof/>
        </w:rPr>
        <w:lastRenderedPageBreak/>
        <w:pict>
          <v:shape id="Textfeld 57" o:spid="_x0000_s1049" type="#_x0000_t202" style="position:absolute;left:0;text-align:left;margin-left:-17.4pt;margin-top:295.25pt;width:465.65pt;height:26.6pt;z-index:2517396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" stroked="f">
            <v:path arrowok="t"/>
            <v:textbox style="mso-fit-shape-to-text:t" inset="0,0,0,0">
              <w:txbxContent>
                <w:p w:rsidR="0071508D" w:rsidRPr="000531B7" w:rsidRDefault="0071508D" w:rsidP="00647559">
                  <w:pPr>
                    <w:pStyle w:val="Beschriftung"/>
                    <w:rPr>
                      <w:rFonts w:eastAsia="Times"/>
                      <w:noProof/>
                      <w:sz w:val="20"/>
                    </w:rPr>
                  </w:pPr>
                  <w:bookmarkStart w:id="105" w:name="_Toc491091723"/>
                  <w:r>
                    <w:t xml:space="preserve">Abbildung </w:t>
                  </w:r>
                  <w:fldSimple w:instr=" SEQ Abbildung \* ARABIC ">
                    <w:r w:rsidR="004E58F4">
                      <w:rPr>
                        <w:noProof/>
                      </w:rPr>
                      <w:t>10</w:t>
                    </w:r>
                  </w:fldSimple>
                  <w:r>
                    <w:t>: Wireframes Statistiken</w:t>
                  </w:r>
                  <w:bookmarkEnd w:id="105"/>
                </w:p>
              </w:txbxContent>
            </v:textbox>
            <w10:wrap type="topAndBottom"/>
          </v:shape>
        </w:pict>
      </w:r>
    </w:p>
    <w:p w:rsidR="00647559" w:rsidRDefault="00647559" w:rsidP="00647559">
      <w:pPr>
        <w:rPr>
          <w:b/>
        </w:rPr>
      </w:pPr>
      <w:r w:rsidRPr="00CB0D2D">
        <w:rPr>
          <w:b/>
        </w:rPr>
        <w:t>Mein PersonalWorkout</w:t>
      </w:r>
    </w:p>
    <w:p w:rsidR="00647559" w:rsidRPr="00CB0D2D" w:rsidRDefault="00647559" w:rsidP="00647559">
      <w:r w:rsidRPr="00CB0D2D">
        <w:t xml:space="preserve">Alle </w:t>
      </w:r>
      <w:r>
        <w:t xml:space="preserve">Übungen des Workouts werden auf „Mein PersonalWorkout“ mit Namen angezeigt. Die erledigten Übungen werden mit einem Häkchen gekennzeichnet. Die „optionalen Übungen“ kann der Benutzer manuell aus einer vorgegeben Liste mit allen Übungen sich aussuchen, in dem er auf das „+“-Zeichen klickt. Beim Anklicken des Fragezeichens bekommt der Benutzer einen Hinweis. </w:t>
      </w:r>
    </w:p>
    <w:p w:rsidR="00647559" w:rsidRDefault="00647559" w:rsidP="00647559"/>
    <w:p w:rsidR="00647559" w:rsidRDefault="00647559" w:rsidP="00647559">
      <w:pPr>
        <w:keepNext/>
      </w:pPr>
      <w:r>
        <w:rPr>
          <w:noProof/>
        </w:rPr>
        <w:drawing>
          <wp:inline distT="0" distB="0" distL="0" distR="0">
            <wp:extent cx="5219700" cy="3456006"/>
            <wp:effectExtent l="0" t="0" r="0" b="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219700" cy="3456006"/>
                    </a:xfrm>
                    <a:prstGeom prst="rect">
                      <a:avLst/>
                    </a:prstGeom>
                    <a:noFill/>
                    <a:ln>
                      <a:noFill/>
                    </a:ln>
                  </pic:spPr>
                </pic:pic>
              </a:graphicData>
            </a:graphic>
          </wp:inline>
        </w:drawing>
      </w:r>
    </w:p>
    <w:p w:rsidR="00647559" w:rsidRDefault="00647559" w:rsidP="00647559">
      <w:pPr>
        <w:pStyle w:val="Beschriftung"/>
        <w:jc w:val="both"/>
      </w:pPr>
      <w:bookmarkStart w:id="106" w:name="_Toc491091724"/>
      <w:r>
        <w:t xml:space="preserve">Abbildung </w:t>
      </w:r>
      <w:fldSimple w:instr=" SEQ Abbildung \* ARABIC ">
        <w:r w:rsidR="00EC3286">
          <w:rPr>
            <w:noProof/>
          </w:rPr>
          <w:t>13</w:t>
        </w:r>
      </w:fldSimple>
      <w:r>
        <w:t>: Wireframes Mein PersonalWorkout</w:t>
      </w:r>
      <w:bookmarkEnd w:id="106"/>
    </w:p>
    <w:p w:rsidR="00647559" w:rsidRDefault="00647559" w:rsidP="00647559"/>
    <w:p w:rsidR="00647559" w:rsidRDefault="00647559" w:rsidP="00647559">
      <w:pPr>
        <w:rPr>
          <w:b/>
        </w:rPr>
      </w:pPr>
      <w:r w:rsidRPr="00EB2A5C">
        <w:rPr>
          <w:b/>
        </w:rPr>
        <w:t>Übung</w:t>
      </w:r>
    </w:p>
    <w:p w:rsidR="00647559" w:rsidRPr="00EB2A5C" w:rsidRDefault="00647559" w:rsidP="00647559">
      <w:pPr>
        <w:rPr>
          <w:b/>
        </w:rPr>
      </w:pPr>
      <w:r w:rsidRPr="00EB2A5C">
        <w:lastRenderedPageBreak/>
        <w:t xml:space="preserve">Eine Übung </w:t>
      </w:r>
      <w:r>
        <w:t xml:space="preserve">wird durch ein Video und drei weitere Kategorien unterstützt, die als TabList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 xml:space="preserve">Zusätzlich werden die beanspruchteten Partien nochmal in textueller Form erwähnt. </w:t>
      </w:r>
    </w:p>
    <w:p w:rsidR="00647559" w:rsidRPr="00EB2A5C" w:rsidRDefault="00647559" w:rsidP="00647559"/>
    <w:p w:rsidR="00647559" w:rsidRDefault="00647559" w:rsidP="00647559">
      <w:pPr>
        <w:rPr>
          <w:noProof/>
        </w:rPr>
      </w:pPr>
      <w:r>
        <w:rPr>
          <w:noProof/>
        </w:rPr>
        <w:drawing>
          <wp:anchor distT="0" distB="0" distL="114300" distR="114300" simplePos="0" relativeHeight="251734528" behindDoc="0" locked="0" layoutInCell="1" allowOverlap="1">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825490" cy="3935730"/>
                    </a:xfrm>
                    <a:prstGeom prst="rect">
                      <a:avLst/>
                    </a:prstGeom>
                    <a:noFill/>
                    <a:ln>
                      <a:noFill/>
                    </a:ln>
                  </pic:spPr>
                </pic:pic>
              </a:graphicData>
            </a:graphic>
          </wp:anchor>
        </w:drawing>
      </w:r>
    </w:p>
    <w:p w:rsidR="00FC6B93" w:rsidRPr="00E93DA6" w:rsidRDefault="00B70736" w:rsidP="00647559">
      <w:pPr>
        <w:spacing w:before="0" w:after="0" w:line="240" w:lineRule="auto"/>
        <w:jc w:val="left"/>
        <w:rPr>
          <w:noProof/>
        </w:rPr>
      </w:pPr>
      <w:r>
        <w:rPr>
          <w:noProof/>
        </w:rPr>
        <w:pict>
          <v:shape id="Textfeld 58" o:spid="_x0000_s1050" type="#_x0000_t202" style="position:absolute;margin-left:2.55pt;margin-top:336.8pt;width:458.7pt;height:26.6pt;z-index:2517406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" stroked="f">
            <v:path arrowok="t"/>
            <v:textbox style="mso-fit-shape-to-text:t" inset="0,0,0,0">
              <w:txbxContent>
                <w:p w:rsidR="0071508D" w:rsidRPr="00DB1C5B" w:rsidRDefault="0071508D" w:rsidP="00647559">
                  <w:pPr>
                    <w:pStyle w:val="Beschriftung"/>
                    <w:rPr>
                      <w:rFonts w:eastAsia="Times"/>
                      <w:noProof/>
                      <w:sz w:val="20"/>
                    </w:rPr>
                  </w:pPr>
                  <w:bookmarkStart w:id="107" w:name="_Toc491091725"/>
                  <w:r>
                    <w:t xml:space="preserve">Abbildung </w:t>
                  </w:r>
                  <w:fldSimple w:instr=" SEQ Abbildung \* ARABIC ">
                    <w:r w:rsidR="004E58F4">
                      <w:rPr>
                        <w:noProof/>
                      </w:rPr>
                      <w:t>12</w:t>
                    </w:r>
                  </w:fldSimple>
                  <w:r>
                    <w:t>: Wireframes Übung</w:t>
                  </w:r>
                  <w:bookmarkEnd w:id="107"/>
                </w:p>
              </w:txbxContent>
            </v:textbox>
            <w10:wrap type="topAndBottom"/>
          </v:shape>
        </w:pict>
      </w:r>
      <w:r>
        <w:rPr>
          <w:noProof/>
        </w:rPr>
        <w:pict>
          <v:shape id="Textfeld 5" o:spid="_x0000_s1051" type="#_x0000_t202" style="position:absolute;margin-left:53.25pt;margin-top:280.3pt;width:291.75pt;height:26.6pt;z-index:2517048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" stroked="f">
            <v:path arrowok="t"/>
            <v:textbox style="mso-fit-shape-to-text:t" inset="0,0,0,0">
              <w:txbxContent>
                <w:p w:rsidR="0071508D" w:rsidRPr="00362925" w:rsidRDefault="0071508D" w:rsidP="00362925">
                  <w:pPr>
                    <w:pStyle w:val="Beschriftung"/>
                  </w:pPr>
                  <w:bookmarkStart w:id="108" w:name="_Toc491091726"/>
                  <w:r>
                    <w:t xml:space="preserve">Abbildung </w:t>
                  </w:r>
                  <w:fldSimple w:instr=" SEQ Abbildung \* ARABIC ">
                    <w:r>
                      <w:rPr>
                        <w:noProof/>
                      </w:rPr>
                      <w:t>12</w:t>
                    </w:r>
                  </w:fldSimple>
                  <w:r>
                    <w:t xml:space="preserve"> Aufmachung und Start</w:t>
                  </w:r>
                  <w:bookmarkEnd w:id="108"/>
                </w:p>
              </w:txbxContent>
            </v:textbox>
            <w10:wrap type="topAndBottom"/>
          </v:shape>
        </w:pict>
      </w:r>
    </w:p>
    <w:p w:rsidR="00FC6B93" w:rsidRPr="00FC6B93" w:rsidRDefault="00FC6B93" w:rsidP="00FC6B93"/>
    <w:p w:rsidR="00B97F58" w:rsidRPr="00B97F58" w:rsidRDefault="008B63CD" w:rsidP="00B97F58">
      <w:pPr>
        <w:pStyle w:val="berschrift3"/>
      </w:pPr>
      <w:bookmarkStart w:id="109" w:name="_Toc490941515"/>
      <w:r>
        <w:t>Mock-Ups</w:t>
      </w:r>
      <w:bookmarkEnd w:id="99"/>
      <w:bookmarkEnd w:id="109"/>
    </w:p>
    <w:p w:rsidR="00B97F58" w:rsidRDefault="00B97F58" w:rsidP="00B97F58">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Mockup-Tools erstellt werden. </w:t>
      </w:r>
      <w:r>
        <w:t xml:space="preserve">Der Aufwand der Erstellung der </w:t>
      </w:r>
      <w:r>
        <w:lastRenderedPageBreak/>
        <w:t>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w:t>
      </w:r>
      <w:r>
        <w:t>i</w:t>
      </w:r>
      <w:r>
        <w:t>ten. Für eine gute Bedienbarkeit wird eine entsprechendes App-Design vorau</w:t>
      </w:r>
      <w:r>
        <w:t>s</w:t>
      </w:r>
      <w:r>
        <w:t>gesetzt. Daher ist der Einsatz der Daumenregel besonders sinnvoll.  Die Daumenregel gilt für eine kleinere Displaydiagonale und die sich daraus ergebenden weitreichenden Darstellungsmöglichkeiten. Für größere Displaydi</w:t>
      </w:r>
      <w:r>
        <w:t>a</w:t>
      </w:r>
      <w:r>
        <w:t xml:space="preserve">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rsidR="00B70736">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rsidR="00B70736">
        <w:fldChar w:fldCharType="separate"/>
      </w:r>
      <w:bookmarkStart w:id="110" w:name="_CTVP00182817a3d74134b03be3ad0fbde4d30f9"/>
      <w:r>
        <w:t>(eBusiness-Lotse 2015, S. 11, 22, 24)</w:t>
      </w:r>
      <w:bookmarkEnd w:id="110"/>
      <w:r w:rsidR="00B70736">
        <w:fldChar w:fldCharType="end"/>
      </w:r>
      <w:r>
        <w:t xml:space="preserve">. </w:t>
      </w:r>
    </w:p>
    <w:p w:rsidR="00B97F58" w:rsidRDefault="00B97F58" w:rsidP="00B97F58">
      <w:r>
        <w:t xml:space="preserve">Jedoch dürfen die bestehenden Guidelines nicht verletzt werden. Im Folgenden werden die für unsere App benötigten vorgestellt. </w:t>
      </w:r>
    </w:p>
    <w:p w:rsidR="009403B5" w:rsidRPr="00885112" w:rsidRDefault="00885112" w:rsidP="00B97F58">
      <w:pPr>
        <w:rPr>
          <w:b/>
        </w:rPr>
      </w:pPr>
      <w:r w:rsidRPr="00885112">
        <w:rPr>
          <w:b/>
        </w:rPr>
        <w:t xml:space="preserve">User-Interaction </w:t>
      </w:r>
    </w:p>
    <w:p w:rsidR="00874484" w:rsidRDefault="00885112" w:rsidP="00874484">
      <w:pPr>
        <w:pStyle w:val="Listenabsatz"/>
        <w:numPr>
          <w:ilvl w:val="0"/>
          <w:numId w:val="21"/>
        </w:numPr>
        <w:rPr>
          <w:color w:val="000000" w:themeColor="text1"/>
        </w:rPr>
      </w:pPr>
      <w:r>
        <w:rPr>
          <w:noProof/>
          <w:color w:val="000000" w:themeColor="text1"/>
        </w:rPr>
        <w:drawing>
          <wp:anchor distT="0" distB="0" distL="114300" distR="114300" simplePos="0" relativeHeight="251645440" behindDoc="0" locked="0" layoutInCell="1" allowOverlap="1">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228850" cy="3648710"/>
                    </a:xfrm>
                    <a:prstGeom prst="rect">
                      <a:avLst/>
                    </a:prstGeom>
                  </pic:spPr>
                </pic:pic>
              </a:graphicData>
            </a:graphic>
          </wp:anchor>
        </w:drawing>
      </w:r>
      <w:r w:rsidR="00EC44FD" w:rsidRPr="00874484">
        <w:rPr>
          <w:b/>
          <w:color w:val="000000" w:themeColor="text1"/>
        </w:rPr>
        <w:t>Authenti</w:t>
      </w:r>
      <w:r w:rsidR="00EC44FD">
        <w:rPr>
          <w:b/>
          <w:color w:val="000000" w:themeColor="text1"/>
        </w:rPr>
        <w:t>fic</w:t>
      </w:r>
      <w:r w:rsidR="00EC44FD" w:rsidRPr="00874484">
        <w:rPr>
          <w:b/>
          <w:color w:val="000000" w:themeColor="text1"/>
        </w:rPr>
        <w:t>ation</w:t>
      </w:r>
      <w:r w:rsidR="00874484" w:rsidRPr="00874484">
        <w:rPr>
          <w:b/>
          <w:color w:val="000000" w:themeColor="text1"/>
        </w:rPr>
        <w:t>:</w:t>
      </w:r>
      <w:r>
        <w:rPr>
          <w:b/>
          <w:color w:val="000000" w:themeColor="text1"/>
        </w:rPr>
        <w:t xml:space="preserve"> </w:t>
      </w:r>
      <w:r w:rsidRPr="00885112">
        <w:rPr>
          <w:color w:val="000000" w:themeColor="text1"/>
        </w:rPr>
        <w:t>Eine</w:t>
      </w:r>
      <w:r w:rsidR="00874484" w:rsidRPr="00874484">
        <w:rPr>
          <w:color w:val="000000" w:themeColor="text1"/>
        </w:rPr>
        <w:t xml:space="preserve"> </w:t>
      </w:r>
      <w:r w:rsidR="00874484">
        <w:rPr>
          <w:color w:val="000000" w:themeColor="text1"/>
        </w:rPr>
        <w:t>Authentifizierung bittet den Benutzer sich zu authentifizieren, zum Beispiel für den Zugriff auf zusätzliche Funktionen, den Kauf von Inhalten oder die Synchronisierung von Daten. Wenn eine App eine Authentifizierung erfordert, sollte der Anmeldevorgang schnell, einfach und unau</w:t>
      </w:r>
      <w:r w:rsidR="00874484">
        <w:rPr>
          <w:color w:val="000000" w:themeColor="text1"/>
        </w:rPr>
        <w:t>f</w:t>
      </w:r>
      <w:r w:rsidR="00874484">
        <w:rPr>
          <w:color w:val="000000" w:themeColor="text1"/>
        </w:rPr>
        <w:t xml:space="preserve">fällig </w:t>
      </w:r>
      <w:r w:rsidR="00B063FE">
        <w:rPr>
          <w:color w:val="000000" w:themeColor="text1"/>
        </w:rPr>
        <w:t>dargestellt werden und damit</w:t>
      </w:r>
      <w:r w:rsidR="00066B1F">
        <w:rPr>
          <w:color w:val="000000" w:themeColor="text1"/>
        </w:rPr>
        <w:t xml:space="preserve"> nicht den Genuss der App</w:t>
      </w:r>
      <w:r>
        <w:rPr>
          <w:color w:val="000000" w:themeColor="text1"/>
        </w:rPr>
        <w:t xml:space="preserve"> für den Benutzer beeinträc</w:t>
      </w:r>
      <w:r>
        <w:rPr>
          <w:color w:val="000000" w:themeColor="text1"/>
        </w:rPr>
        <w:t>h</w:t>
      </w:r>
      <w:r>
        <w:rPr>
          <w:color w:val="000000" w:themeColor="text1"/>
        </w:rPr>
        <w:t>tigen</w:t>
      </w:r>
      <w:r w:rsidR="00066B1F">
        <w:rPr>
          <w:color w:val="000000" w:themeColor="text1"/>
        </w:rPr>
        <w:t xml:space="preserve">. </w:t>
      </w:r>
      <w:r w:rsidR="00B063FE">
        <w:rPr>
          <w:color w:val="000000" w:themeColor="text1"/>
        </w:rPr>
        <w:t>Daher sollten Verzögerungen vermi</w:t>
      </w:r>
      <w:r w:rsidR="00B063FE">
        <w:rPr>
          <w:color w:val="000000" w:themeColor="text1"/>
        </w:rPr>
        <w:t>e</w:t>
      </w:r>
      <w:r w:rsidR="00B063FE">
        <w:rPr>
          <w:color w:val="000000" w:themeColor="text1"/>
        </w:rPr>
        <w:t xml:space="preserve">den werden. Oftmals verlassen die Benutzer </w:t>
      </w:r>
      <w:r w:rsidR="00B063FE">
        <w:rPr>
          <w:color w:val="000000" w:themeColor="text1"/>
        </w:rPr>
        <w:lastRenderedPageBreak/>
        <w:t xml:space="preserve">die App, sobald </w:t>
      </w:r>
      <w:r>
        <w:rPr>
          <w:color w:val="000000" w:themeColor="text1"/>
        </w:rPr>
        <w:t>sie</w:t>
      </w:r>
      <w:r w:rsidR="00B063FE">
        <w:rPr>
          <w:color w:val="000000" w:themeColor="text1"/>
        </w:rPr>
        <w:t xml:space="preserve"> gezwungen sind sich a</w:t>
      </w:r>
      <w:r w:rsidR="00B063FE">
        <w:rPr>
          <w:color w:val="000000" w:themeColor="text1"/>
        </w:rPr>
        <w:t>n</w:t>
      </w:r>
      <w:r w:rsidR="00B063FE">
        <w:rPr>
          <w:color w:val="000000" w:themeColor="text1"/>
        </w:rPr>
        <w:t xml:space="preserve">zumelden bevor sie etwas von der App sehen konnten. Den Benutzer sollten die Chance gegeben werden sich in die App zu verlieben </w:t>
      </w:r>
      <w:r>
        <w:rPr>
          <w:color w:val="000000" w:themeColor="text1"/>
        </w:rPr>
        <w:t>b</w:t>
      </w:r>
      <w:r w:rsidR="00E82C93">
        <w:rPr>
          <w:color w:val="000000" w:themeColor="text1"/>
        </w:rPr>
        <w:t xml:space="preserve">evor er sich verpflichten musst </w:t>
      </w:r>
      <w:r w:rsidR="00B70736">
        <w:rPr>
          <w:color w:val="000000" w:themeColor="text1"/>
        </w:rPr>
        <w:fldChar w:fldCharType="begin"/>
      </w:r>
      <w:r w:rsidR="00E82C93">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11" w:name="_CTVP001d3e8c588623645a580eb827f7770d92a"/>
      <w:r w:rsidR="00E82C93">
        <w:rPr>
          <w:color w:val="000000" w:themeColor="text1"/>
        </w:rPr>
        <w:t>(Apple)</w:t>
      </w:r>
      <w:bookmarkEnd w:id="111"/>
      <w:r w:rsidR="00B70736">
        <w:rPr>
          <w:color w:val="000000" w:themeColor="text1"/>
        </w:rPr>
        <w:fldChar w:fldCharType="end"/>
      </w:r>
    </w:p>
    <w:p w:rsidR="00E82C93" w:rsidRDefault="00B70736" w:rsidP="00E82C93">
      <w:pPr>
        <w:pStyle w:val="Listenabsatz"/>
        <w:rPr>
          <w:noProof/>
          <w:color w:val="000000" w:themeColor="text1"/>
        </w:rPr>
      </w:pPr>
      <w:r w:rsidRPr="00B70736">
        <w:rPr>
          <w:noProof/>
        </w:rPr>
        <w:pict>
          <v:shape id="Textfeld 14" o:spid="_x0000_s1052" type="#_x0000_t202" style="position:absolute;left:0;text-align:left;margin-left:275.85pt;margin-top:-.05pt;width:175.5pt;height:26.6pt;z-index:2516474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" stroked="f">
            <v:path arrowok="t"/>
            <v:textbox style="mso-fit-shape-to-text:t" inset="0,0,0,0">
              <w:txbxContent>
                <w:p w:rsidR="0071508D" w:rsidRPr="005A469E" w:rsidRDefault="0071508D" w:rsidP="00885112">
                  <w:pPr>
                    <w:pStyle w:val="Beschriftung"/>
                    <w:rPr>
                      <w:rFonts w:eastAsia="Times"/>
                      <w:noProof/>
                      <w:color w:val="000000" w:themeColor="text1"/>
                      <w:sz w:val="20"/>
                    </w:rPr>
                  </w:pPr>
                  <w:bookmarkStart w:id="112" w:name="_Toc491091727"/>
                  <w:r>
                    <w:t xml:space="preserve">Abbildung </w:t>
                  </w:r>
                  <w:fldSimple w:instr=" SEQ Abbildung \* ARABIC ">
                    <w:r>
                      <w:rPr>
                        <w:noProof/>
                      </w:rPr>
                      <w:t>13</w:t>
                    </w:r>
                  </w:fldSimple>
                  <w:r>
                    <w:t>: Authenfication</w:t>
                  </w:r>
                  <w:bookmarkEnd w:id="112"/>
                </w:p>
              </w:txbxContent>
            </v:textbox>
            <w10:wrap type="square"/>
          </v:shape>
        </w:pict>
      </w:r>
    </w:p>
    <w:p w:rsidR="00E82C93" w:rsidRDefault="00E82C93" w:rsidP="00E82C93">
      <w:pPr>
        <w:pStyle w:val="Listenabsatz"/>
        <w:rPr>
          <w:color w:val="000000" w:themeColor="text1"/>
        </w:rPr>
      </w:pPr>
    </w:p>
    <w:p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w:t>
      </w:r>
      <w:r w:rsidR="00E82C93">
        <w:rPr>
          <w:color w:val="000000" w:themeColor="text1"/>
        </w:rPr>
        <w:t xml:space="preserve">mationen, kann ein </w:t>
      </w:r>
      <w:r w:rsidR="008A3A13">
        <w:rPr>
          <w:color w:val="000000" w:themeColor="text1"/>
        </w:rPr>
        <w:t>Prozess verlan</w:t>
      </w:r>
      <w:r w:rsidR="008A3A13">
        <w:rPr>
          <w:color w:val="000000" w:themeColor="text1"/>
        </w:rPr>
        <w:t>g</w:t>
      </w:r>
      <w:r w:rsidR="008A3A13">
        <w:rPr>
          <w:color w:val="000000" w:themeColor="text1"/>
        </w:rPr>
        <w:t>samen, in dem zu Beginn der App zu viele Eingaben verlangt werden. Die Benutzer können dadurch schnell entmutigt werden die App zu verwe</w:t>
      </w:r>
      <w:r w:rsidR="008A3A13">
        <w:rPr>
          <w:color w:val="000000" w:themeColor="text1"/>
        </w:rPr>
        <w:t>n</w:t>
      </w:r>
      <w:r w:rsidR="008A3A13">
        <w:rPr>
          <w:color w:val="000000" w:themeColor="text1"/>
        </w:rPr>
        <w:t xml:space="preserve">den. </w:t>
      </w:r>
      <w:r w:rsidR="00B03764">
        <w:rPr>
          <w:color w:val="000000" w:themeColor="text1"/>
        </w:rPr>
        <w:t xml:space="preserve">Auf Grund dessen sollte die Dateneingabe zu effizient wie möglich gestaltet werden. </w:t>
      </w:r>
      <w:r w:rsidR="00A75859">
        <w:rPr>
          <w:color w:val="000000" w:themeColor="text1"/>
        </w:rPr>
        <w:t>Zum Beispiel</w:t>
      </w:r>
      <w:r w:rsidR="00E82C93">
        <w:rPr>
          <w:color w:val="000000" w:themeColor="text1"/>
        </w:rPr>
        <w:t xml:space="preserve"> können</w:t>
      </w:r>
      <w:r w:rsidR="00A75859">
        <w:rPr>
          <w:color w:val="000000" w:themeColor="text1"/>
        </w:rPr>
        <w:t xml:space="preserve"> </w:t>
      </w:r>
      <w:r w:rsidR="00231A62">
        <w:rPr>
          <w:color w:val="000000" w:themeColor="text1"/>
        </w:rPr>
        <w:t xml:space="preserve">Pickers oder eine Tabelle </w:t>
      </w:r>
      <w:r w:rsidR="00A75859">
        <w:rPr>
          <w:color w:val="000000" w:themeColor="text1"/>
        </w:rPr>
        <w:t>anstelle eines Textfeldes stehen, um es durch eine Liste von vordefinierte Opti</w:t>
      </w:r>
      <w:r w:rsidR="00A75859">
        <w:rPr>
          <w:color w:val="000000" w:themeColor="text1"/>
        </w:rPr>
        <w:t>o</w:t>
      </w:r>
      <w:r w:rsidR="00A75859">
        <w:rPr>
          <w:color w:val="000000" w:themeColor="text1"/>
        </w:rPr>
        <w:t xml:space="preserve">nen, </w:t>
      </w:r>
      <w:r w:rsidR="00E82C93">
        <w:rPr>
          <w:color w:val="000000" w:themeColor="text1"/>
        </w:rPr>
        <w:t>die Eingabe einer Antwort zu vereinfachen. Zusätzlich kann</w:t>
      </w:r>
      <w:r w:rsidR="00817D48">
        <w:rPr>
          <w:color w:val="000000" w:themeColor="text1"/>
        </w:rPr>
        <w:t xml:space="preserve"> dies e</w:t>
      </w:r>
      <w:r w:rsidR="00817D48">
        <w:rPr>
          <w:color w:val="000000" w:themeColor="text1"/>
        </w:rPr>
        <w:t>r</w:t>
      </w:r>
      <w:r w:rsidR="00817D48">
        <w:rPr>
          <w:color w:val="000000" w:themeColor="text1"/>
        </w:rPr>
        <w:t>leich</w:t>
      </w:r>
      <w:r w:rsidR="00E82C93">
        <w:rPr>
          <w:color w:val="000000" w:themeColor="text1"/>
        </w:rPr>
        <w:t>t</w:t>
      </w:r>
      <w:r w:rsidR="00817D48">
        <w:rPr>
          <w:color w:val="000000" w:themeColor="text1"/>
        </w:rPr>
        <w:t>ert</w:t>
      </w:r>
      <w:r w:rsidR="00E82C93">
        <w:rPr>
          <w:color w:val="000000" w:themeColor="text1"/>
        </w:rPr>
        <w:t xml:space="preserve"> werden, in dem</w:t>
      </w:r>
      <w:r w:rsidR="00817D48">
        <w:rPr>
          <w:color w:val="000000" w:themeColor="text1"/>
        </w:rPr>
        <w:t xml:space="preserve"> die Listen und Pickern alphabetisch oder in einer anderen logischen Weise aufgebaut sind. </w:t>
      </w:r>
      <w:r w:rsidR="00E82C93">
        <w:rPr>
          <w:color w:val="000000" w:themeColor="text1"/>
        </w:rPr>
        <w:t>Zusätzlich soll der Benutzer nicht dazu gezwungen werden Informat</w:t>
      </w:r>
      <w:r w:rsidR="00647F82">
        <w:rPr>
          <w:color w:val="000000" w:themeColor="text1"/>
        </w:rPr>
        <w:t xml:space="preserve">ionen, die automatisch oder die Berechtigung des Benutzers benötigen, zu übermitteln. </w:t>
      </w:r>
      <w:r w:rsidR="00A75859">
        <w:rPr>
          <w:color w:val="000000" w:themeColor="text1"/>
        </w:rPr>
        <w:t xml:space="preserve"> Wenn aber wic</w:t>
      </w:r>
      <w:r w:rsidR="00A75859">
        <w:rPr>
          <w:color w:val="000000" w:themeColor="text1"/>
        </w:rPr>
        <w:t>h</w:t>
      </w:r>
      <w:r w:rsidR="00A75859">
        <w:rPr>
          <w:color w:val="000000" w:themeColor="text1"/>
        </w:rPr>
        <w:t xml:space="preserve">tige Informationen erforderlich sind, die der Benutzer eintrage soll, muss darauf geachtet werden, dass eine Next- der Continue-Taste </w:t>
      </w:r>
      <w:r w:rsidR="0003276D">
        <w:rPr>
          <w:color w:val="000000" w:themeColor="text1"/>
        </w:rPr>
        <w:t xml:space="preserve">erst </w:t>
      </w:r>
      <w:r w:rsidR="00A75859">
        <w:rPr>
          <w:color w:val="000000" w:themeColor="text1"/>
        </w:rPr>
        <w:t xml:space="preserve">dann aktiviert wird, wenn alle erforderlichen Daten vollständig eingetragen worden sind. </w:t>
      </w:r>
      <w:r w:rsidR="0003276D">
        <w:rPr>
          <w:color w:val="000000" w:themeColor="text1"/>
        </w:rPr>
        <w:t>Die Eintragung sollte sofort nach der Eingabe überprüft werden</w:t>
      </w:r>
      <w:r w:rsidR="00A75859">
        <w:rPr>
          <w:color w:val="000000" w:themeColor="text1"/>
        </w:rPr>
        <w:t>, damit der Benutzer sie sofort korrigieren kann und so</w:t>
      </w:r>
      <w:r w:rsidR="0003276D">
        <w:rPr>
          <w:color w:val="000000" w:themeColor="text1"/>
        </w:rPr>
        <w:t xml:space="preserve"> keine Frustration entsteht, da Fehler schnell beseitigt worden sind. </w:t>
      </w:r>
      <w:r w:rsidR="00B70736">
        <w:rPr>
          <w:color w:val="000000" w:themeColor="text1"/>
        </w:rPr>
        <w:fldChar w:fldCharType="begin"/>
      </w:r>
      <w:r w:rsidR="00B94E13">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13" w:name="_CTVP0013fb5fd60d9654b72806f10d093d50902"/>
      <w:r w:rsidR="00B94E13">
        <w:rPr>
          <w:color w:val="000000" w:themeColor="text1"/>
        </w:rPr>
        <w:t>(Apple)</w:t>
      </w:r>
      <w:bookmarkEnd w:id="113"/>
      <w:r w:rsidR="00B70736">
        <w:rPr>
          <w:color w:val="000000" w:themeColor="text1"/>
        </w:rPr>
        <w:fldChar w:fldCharType="end"/>
      </w:r>
    </w:p>
    <w:p w:rsidR="00B94E13" w:rsidRDefault="00B94E13" w:rsidP="00B94E13">
      <w:pPr>
        <w:pStyle w:val="Listenabsatz"/>
        <w:rPr>
          <w:color w:val="000000" w:themeColor="text1"/>
        </w:rPr>
      </w:pPr>
    </w:p>
    <w:p w:rsidR="006F0E89" w:rsidRDefault="006F0E89" w:rsidP="006F0E89">
      <w:pPr>
        <w:pStyle w:val="Listenabsatz"/>
        <w:numPr>
          <w:ilvl w:val="0"/>
          <w:numId w:val="21"/>
        </w:numPr>
        <w:rPr>
          <w:color w:val="000000" w:themeColor="text1"/>
        </w:rPr>
      </w:pPr>
      <w:r>
        <w:rPr>
          <w:noProof/>
          <w:color w:val="000000" w:themeColor="text1"/>
        </w:rPr>
        <w:drawing>
          <wp:anchor distT="0" distB="0" distL="114300" distR="114300" simplePos="0" relativeHeight="251648512" behindDoc="0" locked="0" layoutInCell="1" allowOverlap="1">
            <wp:simplePos x="0" y="0"/>
            <wp:positionH relativeFrom="column">
              <wp:posOffset>1388745</wp:posOffset>
            </wp:positionH>
            <wp:positionV relativeFrom="paragraph">
              <wp:posOffset>1675130</wp:posOffset>
            </wp:positionV>
            <wp:extent cx="2590800" cy="234315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eedback.PNG"/>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590800" cy="2343150"/>
                    </a:xfrm>
                    <a:prstGeom prst="rect">
                      <a:avLst/>
                    </a:prstGeom>
                  </pic:spPr>
                </pic:pic>
              </a:graphicData>
            </a:graphic>
          </wp:anchor>
        </w:drawing>
      </w:r>
      <w:r w:rsidR="00817D48">
        <w:rPr>
          <w:b/>
          <w:color w:val="000000" w:themeColor="text1"/>
        </w:rPr>
        <w:t>Feedback:</w:t>
      </w:r>
      <w:r w:rsidR="00817D48">
        <w:rPr>
          <w:color w:val="000000" w:themeColor="text1"/>
        </w:rPr>
        <w:t xml:space="preserve"> </w:t>
      </w:r>
      <w:r w:rsidR="00014133">
        <w:rPr>
          <w:color w:val="000000" w:themeColor="text1"/>
        </w:rPr>
        <w:t>Das hilft den Menschen zu wissen, was eine App macht, was Benutzer als nächstes tun können und verstehen die Ergebn</w:t>
      </w:r>
      <w:r w:rsidR="00B94E13">
        <w:rPr>
          <w:color w:val="000000" w:themeColor="text1"/>
        </w:rPr>
        <w:t>isse der Akt</w:t>
      </w:r>
      <w:r w:rsidR="00B94E13">
        <w:rPr>
          <w:color w:val="000000" w:themeColor="text1"/>
        </w:rPr>
        <w:t>i</w:t>
      </w:r>
      <w:r w:rsidR="00B94E13">
        <w:rPr>
          <w:color w:val="000000" w:themeColor="text1"/>
        </w:rPr>
        <w:t>onen. Unauffällige integrierte Status</w:t>
      </w:r>
      <w:r w:rsidR="00014133">
        <w:rPr>
          <w:color w:val="000000" w:themeColor="text1"/>
        </w:rPr>
        <w:t xml:space="preserve"> und anderen Arten von Feedback können dem Benutzer wichtige Informationen geben.</w:t>
      </w:r>
      <w:r>
        <w:rPr>
          <w:color w:val="000000" w:themeColor="text1"/>
        </w:rPr>
        <w:t xml:space="preserve"> Allerdings sollte e</w:t>
      </w:r>
      <w:r w:rsidR="00014133">
        <w:rPr>
          <w:color w:val="000000" w:themeColor="text1"/>
        </w:rPr>
        <w:t>i</w:t>
      </w:r>
      <w:r w:rsidR="00014133">
        <w:rPr>
          <w:color w:val="000000" w:themeColor="text1"/>
        </w:rPr>
        <w:t xml:space="preserve">ne zu </w:t>
      </w:r>
      <w:r>
        <w:rPr>
          <w:color w:val="000000" w:themeColor="text1"/>
        </w:rPr>
        <w:t>hohe Anzahl an Warnungen</w:t>
      </w:r>
      <w:r w:rsidR="00014133">
        <w:rPr>
          <w:color w:val="000000" w:themeColor="text1"/>
        </w:rPr>
        <w:t xml:space="preserve"> vermieden werden</w:t>
      </w:r>
      <w:r>
        <w:rPr>
          <w:color w:val="000000" w:themeColor="text1"/>
        </w:rPr>
        <w:t>, da die Benutzer a</w:t>
      </w:r>
      <w:r>
        <w:rPr>
          <w:color w:val="000000" w:themeColor="text1"/>
        </w:rPr>
        <w:t>n</w:t>
      </w:r>
      <w:r>
        <w:rPr>
          <w:color w:val="000000" w:themeColor="text1"/>
        </w:rPr>
        <w:t xml:space="preserve">sonsten schnell anfangen zukünftige Warnungen zu ignorieren. Auf diesem Grund sollten nur wichtige Informationen vermittelt werden. </w:t>
      </w:r>
      <w:r w:rsidR="00B70736">
        <w:rPr>
          <w:color w:val="000000" w:themeColor="text1"/>
        </w:rPr>
        <w:lastRenderedPageBreak/>
        <w:fldChar w:fldCharType="begin"/>
      </w:r>
      <w:r>
        <w:rPr>
          <w:color w:val="000000" w:themeColor="text1"/>
        </w:rPr>
        <w:instrText>ADDIN CITAVI.PLACEHOLDER 6a1a317c-de04-4f50-84b8-b2e49e9bd5e8 PFBsYWNlaG9sZGVyPg0KICA8QWRkSW5WZXJzaW9uPjUuNi4wLjI8L0FkZEluVmVyc2lvbj4NCiAgPElkPjZhMWEzMTdjLWRlMDQtNGY1MC04NGI4LWIyZTQ5ZTliZDVlODwvSWQ+DQogIDxFbnRyaWVzPg0KICAgIDxFbnRyeT4NCiAgICAgIDxJZD4yZmJhYzUyNS1lY2RkLTQ3ZWMtOGQzNy0xYmIxNzMxNjhlNDE8L0lkPg0KICAgICAgPFJlZmVyZW5jZUlkPmNlNjNhOWJiLTVlNjMtNDY3Mi04YTRjLTcyNDYwZWNlYjE4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ZTYzYTliYi01ZTYzLTQ2NzItOGE0Yy03MjQ2MGVjZWIxOGM8L0lkPg0KICAgICAgICA8TG9jYXRpb25zPg0KICAgICAgICAgIDxMb2NhdGlvbj4NCiAgICAgICAgICAgIDxBZGRyZXNzPmh0dHBzOi8vZGV2ZWxvcGVyLmFwcGxlLmNvbS9pb3MvaHVtYW4taW50ZXJmYWNlLWd1aWRlbGluZXMvaW50ZXJhY3Rpb24vZmVlZGJhY2s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ZlZWRiYWNrLzwvT25saW5lQWRkcmVzcz4NCiAgICAgICAgPFNob3J0VGl0bGU+QXBwbGUg4oCTIEh1bWFuIEludGVyZmFjZSBHdWlkc2xpbmVzPC9TaG9ydFRpdGxlPg0KICAgICAgICA8VGl0bGU+SHVtYW4gSW50ZXJmYWNlIEd1aWRz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B70736">
        <w:rPr>
          <w:color w:val="000000" w:themeColor="text1"/>
        </w:rPr>
        <w:fldChar w:fldCharType="separate"/>
      </w:r>
      <w:bookmarkStart w:id="114" w:name="_CTVP0016a1a317cde044f5084b8b2e49e9bd5e8"/>
      <w:r>
        <w:rPr>
          <w:color w:val="000000" w:themeColor="text1"/>
        </w:rPr>
        <w:t>(Apple)</w:t>
      </w:r>
      <w:bookmarkEnd w:id="114"/>
      <w:r w:rsidR="00B70736">
        <w:rPr>
          <w:color w:val="000000" w:themeColor="text1"/>
        </w:rPr>
        <w:fldChar w:fldCharType="end"/>
      </w:r>
    </w:p>
    <w:p w:rsidR="006F0E89" w:rsidRPr="006F0E89" w:rsidRDefault="00B70736" w:rsidP="006F0E89">
      <w:pPr>
        <w:rPr>
          <w:color w:val="000000" w:themeColor="text1"/>
        </w:rPr>
      </w:pPr>
      <w:r w:rsidRPr="00B70736">
        <w:rPr>
          <w:noProof/>
        </w:rPr>
        <w:pict>
          <v:shape id="Textfeld 23" o:spid="_x0000_s1053" type="#_x0000_t202" style="position:absolute;left:0;text-align:left;margin-left:0;margin-top:196.85pt;width:204pt;height:26.6pt;z-index:251650560;visibility:visible;mso-position-horizontal:center;mso-position-horizont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" stroked="f">
            <v:path arrowok="t"/>
            <v:textbox style="mso-fit-shape-to-text:t" inset="0,0,0,0">
              <w:txbxContent>
                <w:p w:rsidR="0071508D" w:rsidRPr="00FC5624" w:rsidRDefault="0071508D" w:rsidP="006F0E89">
                  <w:pPr>
                    <w:pStyle w:val="Beschriftung"/>
                    <w:rPr>
                      <w:rFonts w:eastAsia="Times"/>
                      <w:noProof/>
                      <w:color w:val="000000" w:themeColor="text1"/>
                      <w:sz w:val="20"/>
                    </w:rPr>
                  </w:pPr>
                  <w:bookmarkStart w:id="115" w:name="_Toc491091728"/>
                  <w:r>
                    <w:t xml:space="preserve">Abbildung </w:t>
                  </w:r>
                  <w:fldSimple w:instr=" SEQ Abbildung \* ARABIC ">
                    <w:r>
                      <w:rPr>
                        <w:noProof/>
                      </w:rPr>
                      <w:t>14</w:t>
                    </w:r>
                  </w:fldSimple>
                  <w:r>
                    <w:t>: iOS Feedback</w:t>
                  </w:r>
                  <w:bookmarkEnd w:id="115"/>
                </w:p>
              </w:txbxContent>
            </v:textbox>
            <w10:wrap type="topAndBottom" anchorx="margin"/>
          </v:shape>
        </w:pict>
      </w:r>
    </w:p>
    <w:p w:rsidR="006F0E89" w:rsidRDefault="006F0E89" w:rsidP="006F0E89">
      <w:pPr>
        <w:rPr>
          <w:b/>
          <w:color w:val="000000" w:themeColor="text1"/>
        </w:rPr>
      </w:pPr>
    </w:p>
    <w:p w:rsidR="006F0E89" w:rsidRPr="006F0E89" w:rsidRDefault="006F0E89" w:rsidP="006F0E89">
      <w:pPr>
        <w:rPr>
          <w:b/>
          <w:color w:val="000000" w:themeColor="text1"/>
        </w:rPr>
      </w:pPr>
      <w:r>
        <w:rPr>
          <w:b/>
          <w:color w:val="000000" w:themeColor="text1"/>
        </w:rPr>
        <w:t xml:space="preserve">Visual Design </w:t>
      </w:r>
    </w:p>
    <w:p w:rsidR="00D44369" w:rsidRPr="006F0E89" w:rsidRDefault="001D5A27" w:rsidP="006F0E89">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 drücken ihre einzigartige Markenidentität durch</w:t>
      </w:r>
      <w:r w:rsidR="006F0E89">
        <w:rPr>
          <w:color w:val="000000" w:themeColor="text1"/>
        </w:rPr>
        <w:t xml:space="preserve"> eine</w:t>
      </w:r>
      <w:r w:rsidRPr="006F0E89">
        <w:rPr>
          <w:color w:val="000000" w:themeColor="text1"/>
        </w:rPr>
        <w:t xml:space="preserve"> intelligente Schriftart, Farbe und Bilder </w:t>
      </w:r>
      <w:r w:rsidR="006F0E89">
        <w:rPr>
          <w:color w:val="000000" w:themeColor="text1"/>
        </w:rPr>
        <w:t>aus. Branding ist dazu da, um den Inhalt der App an den Benutzer zu vermitteln. Diese</w:t>
      </w:r>
      <w:r w:rsidRPr="006F0E89">
        <w:rPr>
          <w:color w:val="000000" w:themeColor="text1"/>
        </w:rPr>
        <w:t xml:space="preserve"> sollte</w:t>
      </w:r>
      <w:r w:rsidR="006F0E89">
        <w:rPr>
          <w:color w:val="000000" w:themeColor="text1"/>
        </w:rPr>
        <w:t>n in Maßen gehalten</w:t>
      </w:r>
      <w:r w:rsidRPr="006F0E89">
        <w:rPr>
          <w:color w:val="000000" w:themeColor="text1"/>
        </w:rPr>
        <w:t xml:space="preserve">, </w:t>
      </w:r>
      <w:r w:rsidR="006F0E89">
        <w:rPr>
          <w:color w:val="000000" w:themeColor="text1"/>
        </w:rPr>
        <w:t>sodass es nicht Benutzer von dem wesentlichen Inhalt ablenkt</w:t>
      </w:r>
      <w:r w:rsidRPr="006F0E89">
        <w:rPr>
          <w:color w:val="000000" w:themeColor="text1"/>
        </w:rPr>
        <w:t>. Daher sollten die Branding</w:t>
      </w:r>
      <w:r w:rsidR="006F0E89">
        <w:rPr>
          <w:color w:val="000000" w:themeColor="text1"/>
        </w:rPr>
        <w:t>s</w:t>
      </w:r>
      <w:r w:rsidRPr="006F0E89">
        <w:rPr>
          <w:color w:val="000000" w:themeColor="text1"/>
        </w:rPr>
        <w:t xml:space="preserve"> eingebettet und unauff</w:t>
      </w:r>
      <w:r w:rsidR="006F0E89">
        <w:rPr>
          <w:color w:val="000000" w:themeColor="text1"/>
        </w:rPr>
        <w:t>ällig sein. Die Marke drückt das App-Design aus</w:t>
      </w:r>
      <w:r w:rsidRPr="006F0E89">
        <w:rPr>
          <w:color w:val="000000" w:themeColor="text1"/>
        </w:rPr>
        <w:t>, in dem zum Beispiel die Farben de</w:t>
      </w:r>
      <w:r w:rsidR="006F0E89">
        <w:rPr>
          <w:color w:val="000000" w:themeColor="text1"/>
        </w:rPr>
        <w:t>s App-Symbols sich in der App-Gestaltung</w:t>
      </w:r>
      <w:r w:rsidRPr="006F0E89">
        <w:rPr>
          <w:color w:val="000000" w:themeColor="text1"/>
        </w:rPr>
        <w:t xml:space="preserve"> wieder</w:t>
      </w:r>
      <w:r w:rsidR="006F0E89">
        <w:rPr>
          <w:color w:val="000000" w:themeColor="text1"/>
        </w:rPr>
        <w:t>findet.</w:t>
      </w:r>
    </w:p>
    <w:p w:rsidR="006F0E89" w:rsidRPr="006F0E89" w:rsidRDefault="006F0E89" w:rsidP="006F0E89">
      <w:pPr>
        <w:pStyle w:val="Listenabsatz"/>
        <w:rPr>
          <w:b/>
          <w:color w:val="000000" w:themeColor="text1"/>
        </w:rPr>
      </w:pPr>
    </w:p>
    <w:p w:rsidR="00DC7D2C" w:rsidRPr="00DC7D2C" w:rsidRDefault="00D44369" w:rsidP="00DC7D2C">
      <w:pPr>
        <w:pStyle w:val="Listenabsatz"/>
        <w:numPr>
          <w:ilvl w:val="0"/>
          <w:numId w:val="21"/>
        </w:numPr>
        <w:rPr>
          <w:color w:val="000000" w:themeColor="text1"/>
        </w:rPr>
      </w:pPr>
      <w:r>
        <w:rPr>
          <w:b/>
          <w:color w:val="000000" w:themeColor="text1"/>
        </w:rPr>
        <w:t>Color:</w:t>
      </w:r>
      <w:r>
        <w:rPr>
          <w:color w:val="000000" w:themeColor="text1"/>
        </w:rPr>
        <w:t xml:space="preserve"> Far</w:t>
      </w:r>
      <w:r w:rsidR="00DC7D2C">
        <w:rPr>
          <w:color w:val="000000" w:themeColor="text1"/>
        </w:rPr>
        <w:t>ben geben die Möglichkeit in der</w:t>
      </w:r>
      <w:r>
        <w:rPr>
          <w:color w:val="000000" w:themeColor="text1"/>
        </w:rPr>
        <w:t xml:space="preserve"> App mehr </w:t>
      </w:r>
      <w:r w:rsidR="00DC7D2C">
        <w:rPr>
          <w:color w:val="000000" w:themeColor="text1"/>
        </w:rPr>
        <w:t>Vitalität</w:t>
      </w:r>
      <w:r>
        <w:rPr>
          <w:color w:val="000000" w:themeColor="text1"/>
        </w:rPr>
        <w:t xml:space="preserve"> zu scha</w:t>
      </w:r>
      <w:r>
        <w:rPr>
          <w:color w:val="000000" w:themeColor="text1"/>
        </w:rPr>
        <w:t>f</w:t>
      </w:r>
      <w:r>
        <w:rPr>
          <w:color w:val="000000" w:themeColor="text1"/>
        </w:rPr>
        <w:t>fen, visuelle Kontinuität zu vermitteln, den Be</w:t>
      </w:r>
      <w:r w:rsidR="00DC7D2C">
        <w:rPr>
          <w:color w:val="000000" w:themeColor="text1"/>
        </w:rPr>
        <w:t>nutzer Feedback zu geben und den</w:t>
      </w:r>
      <w:r>
        <w:rPr>
          <w:color w:val="000000" w:themeColor="text1"/>
        </w:rPr>
        <w:t xml:space="preserve"> Benutzer bei der Visualisierung von Daten zu unterstützen. Des folgenden wird durch ein Farbschema erklärt, w</w:t>
      </w:r>
      <w:r w:rsidR="00DC7D2C">
        <w:rPr>
          <w:color w:val="000000" w:themeColor="text1"/>
        </w:rPr>
        <w:t>elche Farben sich beso</w:t>
      </w:r>
      <w:r w:rsidR="00DC7D2C">
        <w:rPr>
          <w:color w:val="000000" w:themeColor="text1"/>
        </w:rPr>
        <w:t>n</w:t>
      </w:r>
      <w:r w:rsidR="00DC7D2C">
        <w:rPr>
          <w:color w:val="000000" w:themeColor="text1"/>
        </w:rPr>
        <w:t xml:space="preserve">ders gut </w:t>
      </w:r>
      <w:r w:rsidR="00DC7D2C">
        <w:rPr>
          <w:noProof/>
          <w:color w:val="000000" w:themeColor="text1"/>
        </w:rPr>
        <w:drawing>
          <wp:anchor distT="0" distB="0" distL="114300" distR="114300" simplePos="0" relativeHeight="251651584" behindDoc="0" locked="0" layoutInCell="1" allowOverlap="1">
            <wp:simplePos x="0" y="0"/>
            <wp:positionH relativeFrom="column">
              <wp:posOffset>274320</wp:posOffset>
            </wp:positionH>
            <wp:positionV relativeFrom="paragraph">
              <wp:posOffset>79248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219700" cy="1031240"/>
                    </a:xfrm>
                    <a:prstGeom prst="rect">
                      <a:avLst/>
                    </a:prstGeom>
                  </pic:spPr>
                </pic:pic>
              </a:graphicData>
            </a:graphic>
          </wp:anchor>
        </w:drawing>
      </w:r>
      <w:r w:rsidR="00B70736" w:rsidRPr="00B70736">
        <w:rPr>
          <w:noProof/>
        </w:rPr>
        <w:pict>
          <v:shape id="Textfeld 25" o:spid="_x0000_s1054" type="#_x0000_t202" style="position:absolute;left:0;text-align:left;margin-left:14.85pt;margin-top:152.4pt;width:411pt;height:26.6pt;z-index:251653632;visibility:visible;mso-position-horizontal-relative:text;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" stroked="f">
            <v:path arrowok="t"/>
            <v:textbox style="mso-fit-shape-to-text:t" inset="0,0,0,0">
              <w:txbxContent>
                <w:p w:rsidR="0071508D" w:rsidRPr="001F68F4" w:rsidRDefault="0071508D" w:rsidP="00DC7D2C">
                  <w:pPr>
                    <w:pStyle w:val="Beschriftung"/>
                    <w:rPr>
                      <w:rFonts w:eastAsia="Times"/>
                      <w:color w:val="000000" w:themeColor="text1"/>
                      <w:sz w:val="20"/>
                    </w:rPr>
                  </w:pPr>
                  <w:bookmarkStart w:id="116" w:name="_Toc491091729"/>
                  <w:r>
                    <w:t xml:space="preserve">Abbildung </w:t>
                  </w:r>
                  <w:fldSimple w:instr=" SEQ Abbildung \* ARABIC ">
                    <w:r>
                      <w:rPr>
                        <w:noProof/>
                      </w:rPr>
                      <w:t>15</w:t>
                    </w:r>
                  </w:fldSimple>
                  <w:r>
                    <w:t>: Color</w:t>
                  </w:r>
                  <w:bookmarkEnd w:id="116"/>
                </w:p>
              </w:txbxContent>
            </v:textbox>
            <w10:wrap type="topAndBottom"/>
          </v:shape>
        </w:pict>
      </w:r>
      <w:r>
        <w:rPr>
          <w:color w:val="000000" w:themeColor="text1"/>
        </w:rPr>
        <w:t>eignen und mit hellen und dunklen Hi</w:t>
      </w:r>
      <w:r w:rsidR="00DC7D2C">
        <w:rPr>
          <w:color w:val="000000" w:themeColor="text1"/>
        </w:rPr>
        <w:t xml:space="preserve">ntergründe kombinierbar sind. </w:t>
      </w:r>
    </w:p>
    <w:p w:rsidR="00DC7D2C" w:rsidRDefault="00DC7D2C" w:rsidP="00DC7D2C">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auf. </w:t>
      </w:r>
    </w:p>
    <w:p w:rsidR="005B445D" w:rsidRDefault="00B70736" w:rsidP="00DC7D2C">
      <w:pPr>
        <w:pStyle w:val="Listenabsatz"/>
        <w:rPr>
          <w:color w:val="000000" w:themeColor="text1"/>
        </w:rPr>
      </w:pPr>
      <w:r w:rsidRPr="00B70736">
        <w:rPr>
          <w:noProof/>
        </w:rPr>
        <w:pict>
          <v:shape id="Textfeld 27" o:spid="_x0000_s1055" type="#_x0000_t202" style="position:absolute;left:0;text-align:left;margin-left:119.85pt;margin-top:340pt;width:203.25pt;height:41.15pt;z-index:2516567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" stroked="f">
            <v:path arrowok="t"/>
            <v:textbox style="mso-fit-shape-to-text:t" inset="0,0,0,0">
              <w:txbxContent>
                <w:p w:rsidR="0071508D" w:rsidRPr="00552B27" w:rsidRDefault="0071508D" w:rsidP="005B445D">
                  <w:pPr>
                    <w:pStyle w:val="Beschriftung"/>
                    <w:rPr>
                      <w:rFonts w:eastAsia="Times"/>
                      <w:noProof/>
                      <w:color w:val="000000" w:themeColor="text1"/>
                      <w:sz w:val="20"/>
                    </w:rPr>
                  </w:pPr>
                  <w:bookmarkStart w:id="117" w:name="_Toc491091730"/>
                  <w:r>
                    <w:t xml:space="preserve">Abbildung </w:t>
                  </w:r>
                  <w:fldSimple w:instr=" SEQ Abbildung \* ARABIC ">
                    <w:r>
                      <w:rPr>
                        <w:noProof/>
                      </w:rPr>
                      <w:t>16</w:t>
                    </w:r>
                  </w:fldSimple>
                  <w:r>
                    <w:t>:Interaktive und Nicht-Interaktive Farben</w:t>
                  </w:r>
                  <w:bookmarkEnd w:id="117"/>
                </w:p>
              </w:txbxContent>
            </v:textbox>
            <w10:wrap type="topAndBottom"/>
          </v:shape>
        </w:pict>
      </w:r>
      <w:r w:rsidR="005B445D">
        <w:rPr>
          <w:noProof/>
          <w:color w:val="000000" w:themeColor="text1"/>
        </w:rPr>
        <w:drawing>
          <wp:anchor distT="0" distB="0" distL="114300" distR="114300" simplePos="0" relativeHeight="251654656" behindDoc="0" locked="0" layoutInCell="1" allowOverlap="1">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581275" cy="2181225"/>
                    </a:xfrm>
                    <a:prstGeom prst="rect">
                      <a:avLst/>
                    </a:prstGeom>
                  </pic:spPr>
                </pic:pic>
              </a:graphicData>
            </a:graphic>
          </wp:anchor>
        </w:drawing>
      </w:r>
      <w:r w:rsidR="00DC7D2C">
        <w:rPr>
          <w:color w:val="000000" w:themeColor="text1"/>
        </w:rPr>
        <w:t xml:space="preserve">Bei der Farbwahl ist es ebenfalls wichtig zu beachten, dass die Farben </w:t>
      </w:r>
      <w:r w:rsidR="004906B5" w:rsidRPr="00DC7D2C">
        <w:rPr>
          <w:color w:val="000000" w:themeColor="text1"/>
        </w:rPr>
        <w:t xml:space="preserve">in </w:t>
      </w:r>
      <w:r w:rsidR="004906B5" w:rsidRPr="00DC7D2C">
        <w:rPr>
          <w:color w:val="000000" w:themeColor="text1"/>
        </w:rPr>
        <w:lastRenderedPageBreak/>
        <w:t>der App untereinander harmonieren und nicht vom wesentlichen abl</w:t>
      </w:r>
      <w:r w:rsidR="00DC7D2C">
        <w:rPr>
          <w:color w:val="000000" w:themeColor="text1"/>
        </w:rPr>
        <w:t>e</w:t>
      </w:r>
      <w:r w:rsidR="00DC7D2C">
        <w:rPr>
          <w:color w:val="000000" w:themeColor="text1"/>
        </w:rPr>
        <w:t>n</w:t>
      </w:r>
      <w:r w:rsidR="00DC7D2C">
        <w:rPr>
          <w:color w:val="000000" w:themeColor="text1"/>
        </w:rPr>
        <w:t>ken</w:t>
      </w:r>
      <w:r w:rsidR="00610BDB">
        <w:rPr>
          <w:color w:val="000000" w:themeColor="text1"/>
        </w:rPr>
        <w:t xml:space="preserve">. Deshalb ist es </w:t>
      </w:r>
      <w:r w:rsidR="005B445D">
        <w:rPr>
          <w:color w:val="000000" w:themeColor="text1"/>
        </w:rPr>
        <w:t>sinnvoll</w:t>
      </w:r>
      <w:r w:rsidR="00610BDB">
        <w:rPr>
          <w:color w:val="000000" w:themeColor="text1"/>
        </w:rPr>
        <w:t xml:space="preserve"> sich auf begrenzten Farbpalletten</w:t>
      </w:r>
      <w:r w:rsidR="004906B5" w:rsidRPr="00DC7D2C">
        <w:rPr>
          <w:color w:val="000000" w:themeColor="text1"/>
        </w:rPr>
        <w:t xml:space="preserve"> zu konzen</w:t>
      </w:r>
      <w:r w:rsidR="004906B5" w:rsidRPr="00DC7D2C">
        <w:rPr>
          <w:color w:val="000000" w:themeColor="text1"/>
        </w:rPr>
        <w:t>t</w:t>
      </w:r>
      <w:r w:rsidR="004906B5" w:rsidRPr="00DC7D2C">
        <w:rPr>
          <w:color w:val="000000" w:themeColor="text1"/>
        </w:rPr>
        <w:t>r</w:t>
      </w:r>
      <w:r w:rsidR="00610BDB">
        <w:rPr>
          <w:color w:val="000000" w:themeColor="text1"/>
        </w:rPr>
        <w:t>ieren, die</w:t>
      </w:r>
      <w:r w:rsidR="005B445D">
        <w:rPr>
          <w:color w:val="000000" w:themeColor="text1"/>
        </w:rPr>
        <w:t xml:space="preserve"> auch</w:t>
      </w:r>
      <w:r w:rsidR="00610BDB">
        <w:rPr>
          <w:color w:val="000000" w:themeColor="text1"/>
        </w:rPr>
        <w:t xml:space="preserve"> im </w:t>
      </w:r>
      <w:r w:rsidR="006261A1" w:rsidRPr="00DC7D2C">
        <w:rPr>
          <w:color w:val="000000" w:themeColor="text1"/>
        </w:rPr>
        <w:t>App</w:t>
      </w:r>
      <w:r w:rsidR="00610BDB">
        <w:rPr>
          <w:color w:val="000000" w:themeColor="text1"/>
        </w:rPr>
        <w:t>-L</w:t>
      </w:r>
      <w:r w:rsidR="004906B5" w:rsidRPr="00DC7D2C">
        <w:rPr>
          <w:color w:val="000000" w:themeColor="text1"/>
        </w:rPr>
        <w:t>ogo wiedergespiegelt wird.</w:t>
      </w:r>
      <w:r w:rsidR="00610BDB">
        <w:rPr>
          <w:color w:val="000000" w:themeColor="text1"/>
        </w:rPr>
        <w:t xml:space="preserve"> Ebenfalls vorteilhaft ist es </w:t>
      </w:r>
      <w:r w:rsidR="004906B5" w:rsidRPr="00DC7D2C">
        <w:rPr>
          <w:color w:val="000000" w:themeColor="text1"/>
        </w:rPr>
        <w:t>sich für ei</w:t>
      </w:r>
      <w:r w:rsidR="00610BDB">
        <w:rPr>
          <w:color w:val="000000" w:themeColor="text1"/>
        </w:rPr>
        <w:t>ne Hauptfarbe zu entscheiden, die die Interaktivität zw</w:t>
      </w:r>
      <w:r w:rsidR="00610BDB">
        <w:rPr>
          <w:color w:val="000000" w:themeColor="text1"/>
        </w:rPr>
        <w:t>i</w:t>
      </w:r>
      <w:r w:rsidR="00610BDB">
        <w:rPr>
          <w:color w:val="000000" w:themeColor="text1"/>
        </w:rPr>
        <w:t>schen dem Benutzer und der</w:t>
      </w:r>
      <w:r w:rsidR="005B445D">
        <w:rPr>
          <w:color w:val="000000" w:themeColor="text1"/>
        </w:rPr>
        <w:t xml:space="preserve"> App darstellt</w:t>
      </w:r>
      <w:r w:rsidR="004906B5" w:rsidRPr="00DC7D2C">
        <w:rPr>
          <w:color w:val="000000" w:themeColor="text1"/>
        </w:rPr>
        <w:t xml:space="preserve">. </w:t>
      </w:r>
      <w:r w:rsidR="00B02EB0" w:rsidRPr="00DC7D2C">
        <w:rPr>
          <w:color w:val="000000" w:themeColor="text1"/>
        </w:rPr>
        <w:t>Im Kalender</w:t>
      </w:r>
      <w:r w:rsidR="005B445D">
        <w:rPr>
          <w:color w:val="000000" w:themeColor="text1"/>
        </w:rPr>
        <w:t xml:space="preserve"> zum Beispiel</w:t>
      </w:r>
      <w:r w:rsidR="00B02EB0" w:rsidRPr="00DC7D2C">
        <w:rPr>
          <w:color w:val="000000" w:themeColor="text1"/>
        </w:rPr>
        <w:t xml:space="preserve"> ist</w:t>
      </w:r>
      <w:r w:rsidR="00610BDB">
        <w:rPr>
          <w:color w:val="000000" w:themeColor="text1"/>
        </w:rPr>
        <w:t xml:space="preserve"> die interaktive Farbe </w:t>
      </w:r>
      <w:r w:rsidR="005B445D" w:rsidRPr="00DC7D2C">
        <w:rPr>
          <w:color w:val="000000" w:themeColor="text1"/>
        </w:rPr>
        <w:t>häufi</w:t>
      </w:r>
      <w:r w:rsidR="005B445D">
        <w:rPr>
          <w:color w:val="000000" w:themeColor="text1"/>
        </w:rPr>
        <w:t xml:space="preserve">g </w:t>
      </w:r>
      <w:r w:rsidR="00610BDB">
        <w:rPr>
          <w:color w:val="000000" w:themeColor="text1"/>
        </w:rPr>
        <w:t xml:space="preserve">Rot. </w:t>
      </w:r>
      <w:r w:rsidR="00B02EB0" w:rsidRPr="00DC7D2C">
        <w:rPr>
          <w:color w:val="000000" w:themeColor="text1"/>
        </w:rPr>
        <w:t>Verwirrung</w:t>
      </w:r>
      <w:r w:rsidR="005B445D">
        <w:rPr>
          <w:color w:val="000000" w:themeColor="text1"/>
        </w:rPr>
        <w:t>en kann</w:t>
      </w:r>
      <w:r w:rsidR="00610BDB">
        <w:rPr>
          <w:color w:val="000000" w:themeColor="text1"/>
        </w:rPr>
        <w:t xml:space="preserve"> durch </w:t>
      </w:r>
      <w:r w:rsidR="00B02EB0" w:rsidRPr="00DC7D2C">
        <w:rPr>
          <w:color w:val="000000" w:themeColor="text1"/>
        </w:rPr>
        <w:t>die Verwe</w:t>
      </w:r>
      <w:r w:rsidR="00B02EB0" w:rsidRPr="00DC7D2C">
        <w:rPr>
          <w:color w:val="000000" w:themeColor="text1"/>
        </w:rPr>
        <w:t>n</w:t>
      </w:r>
      <w:r w:rsidR="00B02EB0" w:rsidRPr="00DC7D2C">
        <w:rPr>
          <w:color w:val="000000" w:themeColor="text1"/>
        </w:rPr>
        <w:t>dung der gleichen Farben für interaktive und nicht inter</w:t>
      </w:r>
      <w:r w:rsidR="00610BDB">
        <w:rPr>
          <w:color w:val="000000" w:themeColor="text1"/>
        </w:rPr>
        <w:t>aktive Elemente entstehen</w:t>
      </w:r>
      <w:r w:rsidR="00B02EB0" w:rsidRPr="00DC7D2C">
        <w:rPr>
          <w:color w:val="000000" w:themeColor="text1"/>
        </w:rPr>
        <w:t>.</w:t>
      </w:r>
      <w:r w:rsidR="00610BDB">
        <w:rPr>
          <w:color w:val="000000" w:themeColor="text1"/>
        </w:rPr>
        <w:t xml:space="preserve"> Deshalb ist es wichtig Farben klar zu definieren.</w:t>
      </w:r>
      <w:r w:rsidR="00B02EB0" w:rsidRPr="00DC7D2C">
        <w:rPr>
          <w:color w:val="000000" w:themeColor="text1"/>
        </w:rPr>
        <w:t xml:space="preserve"> </w:t>
      </w:r>
    </w:p>
    <w:p w:rsidR="005B445D" w:rsidRDefault="005B445D" w:rsidP="00DC7D2C">
      <w:pPr>
        <w:pStyle w:val="Listenabsatz"/>
        <w:rPr>
          <w:color w:val="000000" w:themeColor="text1"/>
        </w:rPr>
      </w:pPr>
    </w:p>
    <w:p w:rsidR="004906B5" w:rsidRDefault="00610BDB" w:rsidP="00DC7D2C">
      <w:pPr>
        <w:pStyle w:val="Listenabsatz"/>
        <w:rPr>
          <w:color w:val="000000" w:themeColor="text1"/>
        </w:rPr>
      </w:pPr>
      <w:r>
        <w:rPr>
          <w:color w:val="000000" w:themeColor="text1"/>
        </w:rPr>
        <w:t xml:space="preserve">Da </w:t>
      </w:r>
      <w:r w:rsidR="00B02EB0" w:rsidRPr="00DC7D2C">
        <w:rPr>
          <w:color w:val="000000" w:themeColor="text1"/>
        </w:rPr>
        <w:t xml:space="preserve">Farben </w:t>
      </w:r>
      <w:r>
        <w:rPr>
          <w:color w:val="000000" w:themeColor="text1"/>
        </w:rPr>
        <w:t xml:space="preserve">unterschiedliche Wirkungen erzeugen können, ist es wichtig, diese </w:t>
      </w:r>
      <w:r w:rsidR="00B02EB0" w:rsidRPr="00DC7D2C">
        <w:rPr>
          <w:color w:val="000000" w:themeColor="text1"/>
        </w:rPr>
        <w:t>auch bei verschiedenen Lich</w:t>
      </w:r>
      <w:r w:rsidR="0063276D" w:rsidRPr="00DC7D2C">
        <w:rPr>
          <w:color w:val="000000" w:themeColor="text1"/>
        </w:rPr>
        <w:t>t</w:t>
      </w:r>
      <w:r w:rsidR="00B02EB0" w:rsidRPr="00DC7D2C">
        <w:rPr>
          <w:color w:val="000000" w:themeColor="text1"/>
        </w:rPr>
        <w:t xml:space="preserve">verhältnisse </w:t>
      </w:r>
      <w:r>
        <w:rPr>
          <w:color w:val="000000" w:themeColor="text1"/>
        </w:rPr>
        <w:t>zu testen, um</w:t>
      </w:r>
      <w:r w:rsidR="00B02EB0" w:rsidRPr="00DC7D2C">
        <w:rPr>
          <w:color w:val="000000" w:themeColor="text1"/>
        </w:rPr>
        <w:t xml:space="preserve"> </w:t>
      </w:r>
      <w:r>
        <w:rPr>
          <w:color w:val="000000" w:themeColor="text1"/>
        </w:rPr>
        <w:t>zukünftige Missverständnisse zu vermeiden</w:t>
      </w:r>
      <w:r w:rsidR="00B02EB0" w:rsidRPr="00DC7D2C">
        <w:rPr>
          <w:color w:val="000000" w:themeColor="text1"/>
        </w:rPr>
        <w:t>.</w:t>
      </w:r>
      <w:r w:rsidR="005B445D">
        <w:rPr>
          <w:color w:val="000000" w:themeColor="text1"/>
        </w:rPr>
        <w:t xml:space="preserve"> Weitere Missverständnisse können durch die Berücksichtigung von Farblinden, </w:t>
      </w:r>
      <w:r w:rsidR="005B445D" w:rsidRPr="00DC7D2C">
        <w:rPr>
          <w:color w:val="000000" w:themeColor="text1"/>
        </w:rPr>
        <w:t>zum Bei</w:t>
      </w:r>
      <w:r w:rsidR="005B445D">
        <w:rPr>
          <w:color w:val="000000" w:themeColor="text1"/>
        </w:rPr>
        <w:t xml:space="preserve">spiel </w:t>
      </w:r>
      <w:r w:rsidR="005B445D" w:rsidRPr="00DC7D2C">
        <w:rPr>
          <w:color w:val="000000" w:themeColor="text1"/>
        </w:rPr>
        <w:t>rot-grün-Schwäche</w:t>
      </w:r>
      <w:r w:rsidR="005B445D">
        <w:rPr>
          <w:color w:val="000000" w:themeColor="text1"/>
        </w:rPr>
        <w:t>, verringert oder sogar verhindert werden</w:t>
      </w:r>
      <w:r w:rsidR="0063276D" w:rsidRPr="00DC7D2C">
        <w:rPr>
          <w:color w:val="000000" w:themeColor="text1"/>
        </w:rPr>
        <w:t>,</w:t>
      </w:r>
      <w:r w:rsidR="005B445D">
        <w:rPr>
          <w:color w:val="000000" w:themeColor="text1"/>
        </w:rPr>
        <w:t xml:space="preserve"> in dem besonders auf die Farbkombination geachtet wird</w:t>
      </w:r>
      <w:r w:rsidR="00B02EB0" w:rsidRPr="00DC7D2C">
        <w:rPr>
          <w:color w:val="000000" w:themeColor="text1"/>
        </w:rPr>
        <w:t xml:space="preserve">. Ist </w:t>
      </w:r>
      <w:r w:rsidR="005B445D">
        <w:rPr>
          <w:color w:val="000000" w:themeColor="text1"/>
        </w:rPr>
        <w:t xml:space="preserve">dies </w:t>
      </w:r>
      <w:r w:rsidR="00B02EB0" w:rsidRPr="00DC7D2C">
        <w:rPr>
          <w:color w:val="000000" w:themeColor="text1"/>
        </w:rPr>
        <w:t xml:space="preserve">aber nicht möglich, </w:t>
      </w:r>
      <w:r w:rsidR="0063276D" w:rsidRPr="00DC7D2C">
        <w:rPr>
          <w:color w:val="000000" w:themeColor="text1"/>
        </w:rPr>
        <w:t>sol</w:t>
      </w:r>
      <w:r w:rsidR="0063276D" w:rsidRPr="00DC7D2C">
        <w:rPr>
          <w:color w:val="000000" w:themeColor="text1"/>
        </w:rPr>
        <w:t>l</w:t>
      </w:r>
      <w:r w:rsidR="0063276D" w:rsidRPr="00DC7D2C">
        <w:rPr>
          <w:color w:val="000000" w:themeColor="text1"/>
        </w:rPr>
        <w:t xml:space="preserve">ten Zustände mit Hilfe von anderen Werten </w:t>
      </w:r>
      <w:r w:rsidR="005B445D">
        <w:rPr>
          <w:color w:val="000000" w:themeColor="text1"/>
        </w:rPr>
        <w:t xml:space="preserve">oder Symbolen </w:t>
      </w:r>
      <w:r w:rsidR="0063276D" w:rsidRPr="00DC7D2C">
        <w:rPr>
          <w:color w:val="000000" w:themeColor="text1"/>
        </w:rPr>
        <w:t>unterschei</w:t>
      </w:r>
      <w:r w:rsidR="0063276D" w:rsidRPr="00DC7D2C">
        <w:rPr>
          <w:color w:val="000000" w:themeColor="text1"/>
        </w:rPr>
        <w:t>d</w:t>
      </w:r>
      <w:r w:rsidR="0063276D" w:rsidRPr="00DC7D2C">
        <w:rPr>
          <w:color w:val="000000" w:themeColor="text1"/>
        </w:rPr>
        <w:t xml:space="preserve">bar gemacht werden. </w:t>
      </w:r>
      <w:r w:rsidR="00B70736">
        <w:rPr>
          <w:color w:val="000000" w:themeColor="text1"/>
        </w:rPr>
        <w:fldChar w:fldCharType="begin"/>
      </w:r>
      <w:r w:rsidR="00BE7045">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18" w:name="_CTVP001b1a25f52b8eb4be3a6cc2ef0afa6ab30"/>
      <w:r w:rsidR="00BE7045">
        <w:rPr>
          <w:color w:val="000000" w:themeColor="text1"/>
        </w:rPr>
        <w:t>(Apple)</w:t>
      </w:r>
      <w:bookmarkEnd w:id="118"/>
      <w:r w:rsidR="00B70736">
        <w:rPr>
          <w:color w:val="000000" w:themeColor="text1"/>
        </w:rPr>
        <w:fldChar w:fldCharType="end"/>
      </w:r>
    </w:p>
    <w:p w:rsidR="005B445D" w:rsidRPr="00DC7D2C" w:rsidRDefault="005B445D" w:rsidP="00DC7D2C">
      <w:pPr>
        <w:pStyle w:val="Listenabsatz"/>
        <w:rPr>
          <w:color w:val="000000" w:themeColor="text1"/>
        </w:rPr>
      </w:pPr>
    </w:p>
    <w:p w:rsidR="006A2426" w:rsidRPr="006A2426" w:rsidRDefault="00B70736" w:rsidP="006A2426">
      <w:pPr>
        <w:pStyle w:val="Listenabsatz"/>
        <w:numPr>
          <w:ilvl w:val="0"/>
          <w:numId w:val="21"/>
        </w:numPr>
        <w:rPr>
          <w:color w:val="000000" w:themeColor="text1"/>
        </w:rPr>
      </w:pPr>
      <w:r w:rsidRPr="00B70736">
        <w:rPr>
          <w:noProof/>
        </w:rPr>
        <w:pict>
          <v:shape id="Textfeld 29" o:spid="_x0000_s1056" type="#_x0000_t202" style="position:absolute;left:0;text-align:left;margin-left:50.85pt;margin-top:381.9pt;width:338.25pt;height:26.6pt;z-index:2516597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" stroked="f">
            <v:path arrowok="t"/>
            <v:textbox style="mso-fit-shape-to-text:t" inset="0,0,0,0">
              <w:txbxContent>
                <w:p w:rsidR="0071508D" w:rsidRPr="00512D54" w:rsidRDefault="0071508D" w:rsidP="006A2426">
                  <w:pPr>
                    <w:pStyle w:val="Beschriftung"/>
                    <w:rPr>
                      <w:rFonts w:eastAsia="Times"/>
                      <w:noProof/>
                      <w:color w:val="000000" w:themeColor="text1"/>
                      <w:sz w:val="20"/>
                    </w:rPr>
                  </w:pPr>
                  <w:bookmarkStart w:id="119" w:name="_Toc491091731"/>
                  <w:r>
                    <w:t xml:space="preserve">Abbildung </w:t>
                  </w:r>
                  <w:fldSimple w:instr=" SEQ Abbildung \* ARABIC ">
                    <w:r>
                      <w:rPr>
                        <w:noProof/>
                      </w:rPr>
                      <w:t>17</w:t>
                    </w:r>
                  </w:fldSimple>
                  <w:r>
                    <w:t xml:space="preserve"> Layouts</w:t>
                  </w:r>
                  <w:bookmarkEnd w:id="119"/>
                </w:p>
              </w:txbxContent>
            </v:textbox>
            <w10:wrap type="topAndBottom"/>
          </v:shape>
        </w:pict>
      </w:r>
      <w:r w:rsidR="006A2426">
        <w:rPr>
          <w:b/>
          <w:noProof/>
          <w:color w:val="000000" w:themeColor="text1"/>
        </w:rPr>
        <w:drawing>
          <wp:anchor distT="0" distB="0" distL="114300" distR="114300" simplePos="0" relativeHeight="251657728" behindDoc="0" locked="0" layoutInCell="1" allowOverlap="1">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295775" cy="2760345"/>
                    </a:xfrm>
                    <a:prstGeom prst="rect">
                      <a:avLst/>
                    </a:prstGeom>
                  </pic:spPr>
                </pic:pic>
              </a:graphicData>
            </a:graphic>
          </wp:anchor>
        </w:drawing>
      </w:r>
      <w:r w:rsidR="00EF5E43" w:rsidRPr="00EF5E43">
        <w:rPr>
          <w:b/>
          <w:color w:val="000000" w:themeColor="text1"/>
        </w:rPr>
        <w:t>Layout:</w:t>
      </w:r>
      <w:r w:rsidR="00EF5E43">
        <w:rPr>
          <w:b/>
          <w:color w:val="000000" w:themeColor="text1"/>
        </w:rPr>
        <w:t xml:space="preserve"> </w:t>
      </w:r>
      <w:r w:rsidR="00A67F86">
        <w:rPr>
          <w:color w:val="000000" w:themeColor="text1"/>
        </w:rPr>
        <w:t>In iOS können Schnittstellenelemente und Layouts so konfig</w:t>
      </w:r>
      <w:r w:rsidR="00A67F86">
        <w:rPr>
          <w:color w:val="000000" w:themeColor="text1"/>
        </w:rPr>
        <w:t>u</w:t>
      </w:r>
      <w:r w:rsidR="00A67F86">
        <w:rPr>
          <w:color w:val="000000" w:themeColor="text1"/>
        </w:rPr>
        <w:t xml:space="preserve">riert werden, dass sich die Form und Größe automatisch auf verschiedene Geräte verändert. </w:t>
      </w:r>
      <w:r w:rsidR="006A2426">
        <w:rPr>
          <w:color w:val="000000" w:themeColor="text1"/>
        </w:rPr>
        <w:t>Dies ist wichtig</w:t>
      </w:r>
      <w:r w:rsidR="008320F5">
        <w:rPr>
          <w:color w:val="000000" w:themeColor="text1"/>
        </w:rPr>
        <w:t xml:space="preserve"> im Voraus zu planen und die App so zu entwerfen, dass der Kontext in jeder Ansicht gut aussieht. </w:t>
      </w:r>
      <w:r w:rsidR="006A2426">
        <w:rPr>
          <w:color w:val="000000" w:themeColor="text1"/>
        </w:rPr>
        <w:t>Sodass der I</w:t>
      </w:r>
      <w:r w:rsidR="006A2426">
        <w:rPr>
          <w:color w:val="000000" w:themeColor="text1"/>
        </w:rPr>
        <w:t>n</w:t>
      </w:r>
      <w:r w:rsidR="006A2426">
        <w:rPr>
          <w:color w:val="000000" w:themeColor="text1"/>
        </w:rPr>
        <w:t xml:space="preserve">halt im Fokus steht </w:t>
      </w:r>
      <w:r w:rsidR="008320F5" w:rsidRPr="006A2426">
        <w:rPr>
          <w:color w:val="000000" w:themeColor="text1"/>
        </w:rPr>
        <w:t xml:space="preserve">und sich </w:t>
      </w:r>
      <w:r w:rsidR="006A2426">
        <w:rPr>
          <w:color w:val="000000" w:themeColor="text1"/>
        </w:rPr>
        <w:t xml:space="preserve">nicht </w:t>
      </w:r>
      <w:r w:rsidR="008320F5" w:rsidRPr="006A2426">
        <w:rPr>
          <w:color w:val="000000" w:themeColor="text1"/>
        </w:rPr>
        <w:t>durch and</w:t>
      </w:r>
      <w:r w:rsidR="006A2426">
        <w:rPr>
          <w:color w:val="000000" w:themeColor="text1"/>
        </w:rPr>
        <w:t>ere Umgeben verändert. Denn das kann bei den Benutzern für Verwirrung und Frustration sorgen.</w:t>
      </w:r>
      <w:r w:rsidR="008320F5" w:rsidRPr="006A2426">
        <w:rPr>
          <w:color w:val="000000" w:themeColor="text1"/>
        </w:rPr>
        <w:t xml:space="preserve"> </w:t>
      </w:r>
      <w:r w:rsidR="006A2426">
        <w:rPr>
          <w:color w:val="000000" w:themeColor="text1"/>
        </w:rPr>
        <w:t xml:space="preserve">In der Standardgröße sollte der Inhalt klar und deutlich zu erkennbar sein ohne dabei scrollen oder zoomen von wichtigen Informationen und Bilder </w:t>
      </w:r>
      <w:r w:rsidR="006A2426">
        <w:rPr>
          <w:color w:val="000000" w:themeColor="text1"/>
        </w:rPr>
        <w:lastRenderedPageBreak/>
        <w:t>zu müssen.</w:t>
      </w:r>
    </w:p>
    <w:p w:rsidR="0022750A" w:rsidRDefault="00C0504D" w:rsidP="0022750A">
      <w:pPr>
        <w:pStyle w:val="Listenabsatz"/>
        <w:rPr>
          <w:color w:val="000000" w:themeColor="text1"/>
        </w:rPr>
      </w:pPr>
      <w:r w:rsidRPr="00C0504D">
        <w:rPr>
          <w:color w:val="000000" w:themeColor="text1"/>
        </w:rPr>
        <w:t xml:space="preserve">Die </w:t>
      </w:r>
      <w:r w:rsidR="006A2426">
        <w:rPr>
          <w:color w:val="000000" w:themeColor="text1"/>
        </w:rPr>
        <w:t xml:space="preserve">App sollte ein </w:t>
      </w:r>
      <w:r>
        <w:rPr>
          <w:color w:val="000000" w:themeColor="text1"/>
        </w:rPr>
        <w:t>ganzheitliches Erscheinu</w:t>
      </w:r>
      <w:r w:rsidR="006A2426">
        <w:rPr>
          <w:color w:val="000000" w:themeColor="text1"/>
        </w:rPr>
        <w:t xml:space="preserve">ngsbild haben, in dem </w:t>
      </w:r>
      <w:r>
        <w:rPr>
          <w:color w:val="000000" w:themeColor="text1"/>
        </w:rPr>
        <w:t>die El</w:t>
      </w:r>
      <w:r>
        <w:rPr>
          <w:color w:val="000000" w:themeColor="text1"/>
        </w:rPr>
        <w:t>e</w:t>
      </w:r>
      <w:r>
        <w:rPr>
          <w:color w:val="000000" w:themeColor="text1"/>
        </w:rPr>
        <w:t xml:space="preserve">mente und Funktionen </w:t>
      </w:r>
      <w:r w:rsidR="0022750A">
        <w:rPr>
          <w:color w:val="000000" w:themeColor="text1"/>
        </w:rPr>
        <w:t>allgemein ähnlich entworfen</w:t>
      </w:r>
      <w:r>
        <w:rPr>
          <w:color w:val="000000" w:themeColor="text1"/>
        </w:rPr>
        <w:t xml:space="preserve"> worden sind. </w:t>
      </w:r>
      <w:r w:rsidR="00D9759E">
        <w:rPr>
          <w:color w:val="000000" w:themeColor="text1"/>
        </w:rPr>
        <w:t>Die Verwendung von unterschiedlichen Gewichtungen</w:t>
      </w:r>
      <w:r w:rsidR="0022750A">
        <w:rPr>
          <w:color w:val="000000" w:themeColor="text1"/>
        </w:rPr>
        <w:t xml:space="preserve"> von Elementen und Funktionalitäten lässt</w:t>
      </w:r>
      <w:r w:rsidR="00D9759E">
        <w:rPr>
          <w:color w:val="000000" w:themeColor="text1"/>
        </w:rPr>
        <w:t xml:space="preserve"> die Bedeut</w:t>
      </w:r>
      <w:r w:rsidR="0022750A">
        <w:rPr>
          <w:color w:val="000000" w:themeColor="text1"/>
        </w:rPr>
        <w:t>ung der Informationen anders wirken</w:t>
      </w:r>
      <w:r w:rsidR="00D9759E">
        <w:rPr>
          <w:color w:val="000000" w:themeColor="text1"/>
        </w:rPr>
        <w:t>. Große Gegenstände fallen mehr auf und erscheinen wichtiger als die kle</w:t>
      </w:r>
      <w:r w:rsidR="00D9759E">
        <w:rPr>
          <w:color w:val="000000" w:themeColor="text1"/>
        </w:rPr>
        <w:t>i</w:t>
      </w:r>
      <w:r w:rsidR="00D9759E">
        <w:rPr>
          <w:color w:val="000000" w:themeColor="text1"/>
        </w:rPr>
        <w:t>neren</w:t>
      </w:r>
      <w:r w:rsidR="0022750A">
        <w:rPr>
          <w:color w:val="000000" w:themeColor="text1"/>
        </w:rPr>
        <w:t xml:space="preserve"> zu sein</w:t>
      </w:r>
      <w:r w:rsidR="00D9759E">
        <w:rPr>
          <w:color w:val="000000" w:themeColor="text1"/>
        </w:rPr>
        <w:t xml:space="preserve">. </w:t>
      </w:r>
      <w:r w:rsidR="0022750A">
        <w:rPr>
          <w:color w:val="000000" w:themeColor="text1"/>
        </w:rPr>
        <w:t>Die Hauptinformation sollten am Besten in der oberen Häl</w:t>
      </w:r>
      <w:r w:rsidR="0022750A">
        <w:rPr>
          <w:color w:val="000000" w:themeColor="text1"/>
        </w:rPr>
        <w:t>f</w:t>
      </w:r>
      <w:r w:rsidR="0022750A">
        <w:rPr>
          <w:color w:val="000000" w:themeColor="text1"/>
        </w:rPr>
        <w:t xml:space="preserve">te des Bildschirmes platziert werden, sodass es bei unterschiedlichen Situationen, zum Beispiel beim Kochen, schnell erkennbar ist. </w:t>
      </w:r>
      <w:r w:rsidR="00D9759E">
        <w:rPr>
          <w:color w:val="000000" w:themeColor="text1"/>
        </w:rPr>
        <w:t>Durch die Anordnung kann der Überblick besser beibehalten werden und dadurch wirkt die App ordentlicher und organisierter. Daher sollte der Abstand für interaktive Elemente ausreichend sein. Empfohlen wird zwischen den Elementen</w:t>
      </w:r>
      <w:r w:rsidR="0022750A">
        <w:rPr>
          <w:color w:val="000000" w:themeColor="text1"/>
        </w:rPr>
        <w:t xml:space="preserve"> minimal 44pt*44pt</w:t>
      </w:r>
      <w:r w:rsidR="00D9759E">
        <w:rPr>
          <w:color w:val="000000" w:themeColor="text1"/>
        </w:rPr>
        <w:t xml:space="preserve"> zu nehmen. Das Layout kann zusätzlich durch die Anpassung durch Textgrößenänderungen verbessert werden. Um einige Änderungen bei der Textgröße vorzunehmen, müsste teilweise das Layout erneut angepasst werden. </w:t>
      </w:r>
      <w:r w:rsidR="00B70736">
        <w:rPr>
          <w:color w:val="000000" w:themeColor="text1"/>
        </w:rPr>
        <w:fldChar w:fldCharType="begin"/>
      </w:r>
      <w:r w:rsidR="00BE7045">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20" w:name="_CTVP00176c18e4bcdd0470b9ceb1b787dd350c2"/>
      <w:r w:rsidR="00BE7045">
        <w:rPr>
          <w:color w:val="000000" w:themeColor="text1"/>
        </w:rPr>
        <w:t>(Apple)</w:t>
      </w:r>
      <w:bookmarkEnd w:id="120"/>
      <w:r w:rsidR="00B70736">
        <w:rPr>
          <w:color w:val="000000" w:themeColor="text1"/>
        </w:rPr>
        <w:fldChar w:fldCharType="end"/>
      </w:r>
    </w:p>
    <w:p w:rsidR="0022750A" w:rsidRPr="0022750A" w:rsidRDefault="0022750A" w:rsidP="0022750A">
      <w:pPr>
        <w:pStyle w:val="Listenabsatz"/>
        <w:rPr>
          <w:color w:val="000000" w:themeColor="text1"/>
        </w:rPr>
      </w:pPr>
    </w:p>
    <w:p w:rsidR="00194688" w:rsidRDefault="00B70736" w:rsidP="00194688">
      <w:pPr>
        <w:pStyle w:val="Listenabsatz"/>
        <w:numPr>
          <w:ilvl w:val="0"/>
          <w:numId w:val="21"/>
        </w:numPr>
        <w:rPr>
          <w:color w:val="000000" w:themeColor="text1"/>
        </w:rPr>
      </w:pPr>
      <w:r w:rsidRPr="00B70736">
        <w:rPr>
          <w:noProof/>
        </w:rPr>
        <w:pict>
          <v:shape id="Textfeld 31" o:spid="_x0000_s1057" type="#_x0000_t202" style="position:absolute;left:0;text-align:left;margin-left:26.85pt;margin-top:295pt;width:411pt;height:26.6pt;z-index:2516628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" stroked="f">
            <v:path arrowok="t"/>
            <v:textbox style="mso-fit-shape-to-text:t" inset="0,0,0,0">
              <w:txbxContent>
                <w:p w:rsidR="0071508D" w:rsidRPr="00881CD3" w:rsidRDefault="0071508D" w:rsidP="00881CD3">
                  <w:pPr>
                    <w:pStyle w:val="Beschriftung"/>
                  </w:pPr>
                  <w:bookmarkStart w:id="121" w:name="_Toc491091732"/>
                  <w:r>
                    <w:t xml:space="preserve">Abbildung </w:t>
                  </w:r>
                  <w:fldSimple w:instr=" SEQ Abbildung \* ARABIC ">
                    <w:r>
                      <w:rPr>
                        <w:noProof/>
                      </w:rPr>
                      <w:t>18</w:t>
                    </w:r>
                  </w:fldSimple>
                  <w:r>
                    <w:t>: IOS Text Styles</w:t>
                  </w:r>
                  <w:bookmarkEnd w:id="121"/>
                </w:p>
              </w:txbxContent>
            </v:textbox>
            <w10:wrap type="topAndBottom"/>
          </v:shape>
        </w:pict>
      </w:r>
      <w:r w:rsidR="00E22781">
        <w:rPr>
          <w:b/>
          <w:noProof/>
          <w:color w:val="000000" w:themeColor="text1"/>
        </w:rPr>
        <w:drawing>
          <wp:anchor distT="0" distB="0" distL="114300" distR="114300" simplePos="0" relativeHeight="251660800" behindDoc="0" locked="0" layoutInCell="1" allowOverlap="1">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219700" cy="1069340"/>
                    </a:xfrm>
                    <a:prstGeom prst="rect">
                      <a:avLst/>
                    </a:prstGeom>
                  </pic:spPr>
                </pic:pic>
              </a:graphicData>
            </a:graphic>
          </wp:anchor>
        </w:drawing>
      </w:r>
      <w:r w:rsidR="00AF2DCA" w:rsidRPr="00AF2DCA">
        <w:rPr>
          <w:b/>
          <w:color w:val="000000" w:themeColor="text1"/>
        </w:rPr>
        <w:t xml:space="preserve">Typography: </w:t>
      </w:r>
      <w:r w:rsidR="00AF2DCA" w:rsidRPr="00194688">
        <w:rPr>
          <w:color w:val="000000" w:themeColor="text1"/>
        </w:rPr>
        <w:t>Sa</w:t>
      </w:r>
      <w:r w:rsidR="00194688">
        <w:rPr>
          <w:color w:val="000000" w:themeColor="text1"/>
        </w:rPr>
        <w:t>n Francisco (SF) ist die Systemschrift von iOS. Die Schrift unterstützt die einfache Lesbarkeit, Klarheit und Konsistent von Texten. Diese Schrift wird hauptsächlich verwendet für lateinische, gri</w:t>
      </w:r>
      <w:r w:rsidR="00194688">
        <w:rPr>
          <w:color w:val="000000" w:themeColor="text1"/>
        </w:rPr>
        <w:t>e</w:t>
      </w:r>
      <w:r w:rsidR="00194688">
        <w:rPr>
          <w:color w:val="000000" w:themeColor="text1"/>
        </w:rPr>
        <w:t>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w:t>
      </w:r>
      <w:r w:rsidR="00194688">
        <w:rPr>
          <w:color w:val="000000" w:themeColor="text1"/>
        </w:rPr>
        <w:t>n</w:t>
      </w:r>
      <w:r w:rsidR="00194688">
        <w:rPr>
          <w:color w:val="000000" w:themeColor="text1"/>
        </w:rPr>
        <w:t>ordentlich und unübersichtlich wirken. Wenn unterschiedliche Schriftwa</w:t>
      </w:r>
      <w:r w:rsidR="00194688">
        <w:rPr>
          <w:color w:val="000000" w:themeColor="text1"/>
        </w:rPr>
        <w:t>r</w:t>
      </w:r>
      <w:r w:rsidR="00194688">
        <w:rPr>
          <w:color w:val="000000" w:themeColor="text1"/>
        </w:rPr>
        <w:t>ten benu</w:t>
      </w:r>
      <w:r w:rsidR="002B4982">
        <w:rPr>
          <w:color w:val="000000" w:themeColor="text1"/>
        </w:rPr>
        <w:t>tzt werden, sollte eine Schrift</w:t>
      </w:r>
      <w:r w:rsidR="00194688">
        <w:rPr>
          <w:color w:val="000000" w:themeColor="text1"/>
        </w:rPr>
        <w:t xml:space="preserve">art einen </w:t>
      </w:r>
      <w:r w:rsidR="002B4982">
        <w:rPr>
          <w:color w:val="000000" w:themeColor="text1"/>
        </w:rPr>
        <w:t xml:space="preserve">bestimmten </w:t>
      </w:r>
      <w:r w:rsidR="00194688">
        <w:rPr>
          <w:color w:val="000000" w:themeColor="text1"/>
        </w:rPr>
        <w:t>Textst</w:t>
      </w:r>
      <w:r w:rsidR="002B4982">
        <w:rPr>
          <w:color w:val="000000" w:themeColor="text1"/>
        </w:rPr>
        <w:t>il oder Inhalt ausdrücken, um</w:t>
      </w:r>
      <w:r w:rsidR="00194688">
        <w:rPr>
          <w:color w:val="000000" w:themeColor="text1"/>
        </w:rPr>
        <w:t xml:space="preserve"> eine optimale Lesbarkeit</w:t>
      </w:r>
      <w:r w:rsidR="002B4982">
        <w:rPr>
          <w:color w:val="000000" w:themeColor="text1"/>
        </w:rPr>
        <w:t xml:space="preserve"> beibehalten. IOS </w:t>
      </w:r>
      <w:r w:rsidR="00E22781">
        <w:rPr>
          <w:color w:val="000000" w:themeColor="text1"/>
        </w:rPr>
        <w:t>entha</w:t>
      </w:r>
      <w:r w:rsidR="00E22781">
        <w:rPr>
          <w:color w:val="000000" w:themeColor="text1"/>
        </w:rPr>
        <w:t>l</w:t>
      </w:r>
      <w:r w:rsidR="00E22781">
        <w:rPr>
          <w:color w:val="000000" w:themeColor="text1"/>
        </w:rPr>
        <w:t>ten</w:t>
      </w:r>
      <w:r w:rsidR="00194688">
        <w:rPr>
          <w:color w:val="000000" w:themeColor="text1"/>
        </w:rPr>
        <w:t xml:space="preserve"> die folgenden Textstile: </w:t>
      </w:r>
    </w:p>
    <w:p w:rsidR="00194688" w:rsidRDefault="00194688" w:rsidP="00194688">
      <w:pPr>
        <w:pStyle w:val="Listenabsatz"/>
        <w:rPr>
          <w:b/>
          <w:color w:val="000000" w:themeColor="text1"/>
        </w:rPr>
      </w:pPr>
    </w:p>
    <w:p w:rsidR="001D7244" w:rsidRDefault="00E13444" w:rsidP="00D84969">
      <w:pPr>
        <w:pStyle w:val="Listenabsatz"/>
        <w:rPr>
          <w:color w:val="000000" w:themeColor="text1"/>
        </w:rPr>
      </w:pPr>
      <w:r>
        <w:rPr>
          <w:color w:val="000000" w:themeColor="text1"/>
        </w:rPr>
        <w:t>Benutzerdefinierte Schriften werden ebenfalls von iOS unterstützt, alle</w:t>
      </w:r>
      <w:r>
        <w:rPr>
          <w:color w:val="000000" w:themeColor="text1"/>
        </w:rPr>
        <w:t>r</w:t>
      </w:r>
      <w:r>
        <w:rPr>
          <w:color w:val="000000" w:themeColor="text1"/>
        </w:rPr>
        <w:t>dings muss sichergestellt we</w:t>
      </w:r>
      <w:r w:rsidR="00D84969">
        <w:rPr>
          <w:color w:val="000000" w:themeColor="text1"/>
        </w:rPr>
        <w:t xml:space="preserve">rden, dass sie auch bei einer </w:t>
      </w:r>
      <w:r>
        <w:rPr>
          <w:color w:val="000000" w:themeColor="text1"/>
        </w:rPr>
        <w:t>kleineren Schriftgröße</w:t>
      </w:r>
      <w:r w:rsidR="00D84969">
        <w:rPr>
          <w:color w:val="000000" w:themeColor="text1"/>
        </w:rPr>
        <w:t xml:space="preserve"> gut lesbar sind. Dynamic Typ bietet eine zusätzliche Flexibil</w:t>
      </w:r>
      <w:r w:rsidR="00D84969">
        <w:rPr>
          <w:color w:val="000000" w:themeColor="text1"/>
        </w:rPr>
        <w:t>i</w:t>
      </w:r>
      <w:r w:rsidR="00D84969">
        <w:rPr>
          <w:color w:val="000000" w:themeColor="text1"/>
        </w:rPr>
        <w:lastRenderedPageBreak/>
        <w:t xml:space="preserve">tät, da der Benutzer seine bevorzugte Textgröße auswählen kann. </w:t>
      </w:r>
      <w:r w:rsidR="001D7244">
        <w:rPr>
          <w:color w:val="000000" w:themeColor="text1"/>
        </w:rPr>
        <w:t>Inha</w:t>
      </w:r>
      <w:r w:rsidR="001D7244">
        <w:rPr>
          <w:color w:val="000000" w:themeColor="text1"/>
        </w:rPr>
        <w:t>l</w:t>
      </w:r>
      <w:r w:rsidR="001D7244">
        <w:rPr>
          <w:color w:val="000000" w:themeColor="text1"/>
        </w:rPr>
        <w:t xml:space="preserve">te, die der Benutzer besonders interessiert, sollen durch eine Schrift leichter lesbar machen. </w:t>
      </w:r>
    </w:p>
    <w:p w:rsidR="00D84969" w:rsidRDefault="001D7244" w:rsidP="00D84969">
      <w:pPr>
        <w:pStyle w:val="Listenabsatz"/>
        <w:rPr>
          <w:color w:val="000000" w:themeColor="text1"/>
        </w:rPr>
      </w:pPr>
      <w:r>
        <w:rPr>
          <w:noProof/>
          <w:color w:val="000000" w:themeColor="text1"/>
        </w:rPr>
        <w:drawing>
          <wp:anchor distT="0" distB="0" distL="114300" distR="114300" simplePos="0" relativeHeight="251663872" behindDoc="0" locked="0" layoutInCell="1" allowOverlap="1">
            <wp:simplePos x="0" y="0"/>
            <wp:positionH relativeFrom="column">
              <wp:posOffset>160020</wp:posOffset>
            </wp:positionH>
            <wp:positionV relativeFrom="paragraph">
              <wp:posOffset>163830</wp:posOffset>
            </wp:positionV>
            <wp:extent cx="5200650" cy="2772410"/>
            <wp:effectExtent l="0" t="0" r="0" b="889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zpography 2.PNG"/>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200650" cy="2772410"/>
                    </a:xfrm>
                    <a:prstGeom prst="rect">
                      <a:avLst/>
                    </a:prstGeom>
                  </pic:spPr>
                </pic:pic>
              </a:graphicData>
            </a:graphic>
          </wp:anchor>
        </w:drawing>
      </w:r>
      <w:r>
        <w:rPr>
          <w:color w:val="000000" w:themeColor="text1"/>
        </w:rPr>
        <w:t xml:space="preserve"> </w:t>
      </w:r>
    </w:p>
    <w:p w:rsidR="001D7244" w:rsidRPr="00881CD3" w:rsidRDefault="00B70736" w:rsidP="00881CD3">
      <w:pPr>
        <w:pStyle w:val="Listenabsatz"/>
        <w:rPr>
          <w:b/>
          <w:color w:val="000000" w:themeColor="text1"/>
        </w:rPr>
      </w:pPr>
      <w:r w:rsidRPr="00B70736">
        <w:rPr>
          <w:noProof/>
        </w:rPr>
        <w:pict>
          <v:shape id="Textfeld 33" o:spid="_x0000_s1058" type="#_x0000_t202" style="position:absolute;left:0;text-align:left;margin-left:11.1pt;margin-top:227pt;width:409.5pt;height:26.6pt;z-index:2516659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" stroked="f">
            <v:path arrowok="t"/>
            <v:textbox style="mso-fit-shape-to-text:t" inset="0,0,0,0">
              <w:txbxContent>
                <w:p w:rsidR="0071508D" w:rsidRPr="0086010C" w:rsidRDefault="0071508D" w:rsidP="001D7244">
                  <w:pPr>
                    <w:pStyle w:val="Beschriftung"/>
                    <w:rPr>
                      <w:rFonts w:eastAsia="Times"/>
                      <w:noProof/>
                      <w:color w:val="000000" w:themeColor="text1"/>
                      <w:sz w:val="20"/>
                    </w:rPr>
                  </w:pPr>
                  <w:bookmarkStart w:id="122" w:name="_Toc491091733"/>
                  <w:r>
                    <w:t xml:space="preserve">Abbildung </w:t>
                  </w:r>
                  <w:fldSimple w:instr=" SEQ Abbildung \* ARABIC ">
                    <w:r>
                      <w:rPr>
                        <w:noProof/>
                      </w:rPr>
                      <w:t>19</w:t>
                    </w:r>
                  </w:fldSimple>
                  <w:r>
                    <w:t xml:space="preserve"> Dynamic Typ</w:t>
                  </w:r>
                  <w:bookmarkEnd w:id="122"/>
                </w:p>
              </w:txbxContent>
            </v:textbox>
            <w10:wrap type="topAndBottom"/>
          </v:shape>
        </w:pict>
      </w:r>
    </w:p>
    <w:p w:rsidR="00A96919" w:rsidRDefault="00A96919" w:rsidP="00A96919">
      <w:pPr>
        <w:rPr>
          <w:b/>
          <w:color w:val="000000" w:themeColor="text1"/>
        </w:rPr>
      </w:pPr>
      <w:r>
        <w:rPr>
          <w:b/>
          <w:color w:val="000000" w:themeColor="text1"/>
        </w:rPr>
        <w:t>Icons and Images</w:t>
      </w:r>
    </w:p>
    <w:p w:rsidR="00977072" w:rsidRDefault="00977072" w:rsidP="00A96919">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w:t>
      </w:r>
      <w:r w:rsidR="001D7244" w:rsidRPr="00A96919">
        <w:rPr>
          <w:color w:val="000000" w:themeColor="text1"/>
        </w:rPr>
        <w:t xml:space="preserve"> erscheint sofort, wenn die</w:t>
      </w:r>
      <w:r w:rsidRPr="00A96919">
        <w:rPr>
          <w:color w:val="000000" w:themeColor="text1"/>
        </w:rPr>
        <w:t xml:space="preserve"> App gestartet wir</w:t>
      </w:r>
      <w:r w:rsidR="001D7244" w:rsidRPr="00A96919">
        <w:rPr>
          <w:color w:val="000000" w:themeColor="text1"/>
        </w:rPr>
        <w:t xml:space="preserve">d. </w:t>
      </w:r>
      <w:r w:rsidRPr="00A96919">
        <w:rPr>
          <w:color w:val="000000" w:themeColor="text1"/>
        </w:rPr>
        <w:t>Der Startbildschirm wird schnell durch den ersten Bil</w:t>
      </w:r>
      <w:r w:rsidR="00862662">
        <w:rPr>
          <w:color w:val="000000" w:themeColor="text1"/>
        </w:rPr>
        <w:t>d</w:t>
      </w:r>
      <w:r w:rsidR="00862662">
        <w:rPr>
          <w:color w:val="000000" w:themeColor="text1"/>
        </w:rPr>
        <w:t>schirm der App ersetzt und erweckt</w:t>
      </w:r>
      <w:r w:rsidRPr="00A96919">
        <w:rPr>
          <w:color w:val="000000" w:themeColor="text1"/>
        </w:rPr>
        <w:t xml:space="preserve"> den Eindruck, dass die</w:t>
      </w:r>
      <w:r w:rsidR="008F6C43" w:rsidRPr="00A96919">
        <w:rPr>
          <w:color w:val="000000" w:themeColor="text1"/>
        </w:rPr>
        <w:t xml:space="preserve"> App</w:t>
      </w:r>
      <w:r w:rsidRPr="00A96919">
        <w:rPr>
          <w:color w:val="000000" w:themeColor="text1"/>
        </w:rPr>
        <w:t xml:space="preserve"> </w:t>
      </w:r>
      <w:r w:rsidR="00081D9E" w:rsidRPr="00A96919">
        <w:rPr>
          <w:color w:val="000000" w:themeColor="text1"/>
        </w:rPr>
        <w:t xml:space="preserve">schnell und reaktionsschnell ist. Der Startbildschirm soll keinen </w:t>
      </w:r>
      <w:r w:rsidR="00862662">
        <w:rPr>
          <w:color w:val="000000" w:themeColor="text1"/>
        </w:rPr>
        <w:t>künstlerischen Ausdruck sein</w:t>
      </w:r>
      <w:r w:rsidR="00081D9E" w:rsidRPr="00A96919">
        <w:rPr>
          <w:color w:val="000000" w:themeColor="text1"/>
        </w:rPr>
        <w:t>, sondern</w:t>
      </w:r>
      <w:r w:rsidR="00862662">
        <w:rPr>
          <w:color w:val="000000" w:themeColor="text1"/>
        </w:rPr>
        <w:t xml:space="preserve"> der Benutzer soll</w:t>
      </w:r>
      <w:r w:rsidR="00081D9E" w:rsidRPr="00A96919">
        <w:rPr>
          <w:color w:val="000000" w:themeColor="text1"/>
        </w:rPr>
        <w:t xml:space="preserve"> eine schnellere</w:t>
      </w:r>
      <w:r w:rsidR="00862662">
        <w:rPr>
          <w:color w:val="000000" w:themeColor="text1"/>
        </w:rPr>
        <w:t xml:space="preserve"> Wahrnehmung der App erhalten</w:t>
      </w:r>
      <w:r w:rsidR="00081D9E" w:rsidRPr="00A96919">
        <w:rPr>
          <w:color w:val="000000" w:themeColor="text1"/>
        </w:rPr>
        <w:t>. Jede App muss einen Startbildschirm liefern.</w:t>
      </w:r>
      <w:r w:rsidR="009417C8" w:rsidRPr="00A96919">
        <w:rPr>
          <w:color w:val="000000" w:themeColor="text1"/>
        </w:rPr>
        <w:t xml:space="preserve"> Darauf sollte beim Entwerfen des Startbildschirms darauf geachtet werden, das</w:t>
      </w:r>
      <w:r w:rsidR="00682036">
        <w:rPr>
          <w:color w:val="000000" w:themeColor="text1"/>
        </w:rPr>
        <w:t>s</w:t>
      </w:r>
      <w:r w:rsidR="009417C8" w:rsidRPr="00A96919">
        <w:rPr>
          <w:color w:val="000000" w:themeColor="text1"/>
        </w:rPr>
        <w:t xml:space="preserve"> dieser fast identisch mit dem ersten Bildschirm ist. Da</w:t>
      </w:r>
      <w:r w:rsidR="00565D4A" w:rsidRPr="00A96919">
        <w:rPr>
          <w:color w:val="000000" w:themeColor="text1"/>
        </w:rPr>
        <w:t xml:space="preserve"> es </w:t>
      </w:r>
      <w:r w:rsidR="00682036">
        <w:rPr>
          <w:color w:val="000000" w:themeColor="text1"/>
        </w:rPr>
        <w:t xml:space="preserve">sonst </w:t>
      </w:r>
      <w:r w:rsidR="00565D4A" w:rsidRPr="00A96919">
        <w:rPr>
          <w:color w:val="000000" w:themeColor="text1"/>
        </w:rPr>
        <w:t>bei den Benutze</w:t>
      </w:r>
      <w:r w:rsidR="00682036">
        <w:rPr>
          <w:color w:val="000000" w:themeColor="text1"/>
        </w:rPr>
        <w:t>r</w:t>
      </w:r>
      <w:r w:rsidR="00565D4A" w:rsidRPr="00A96919">
        <w:rPr>
          <w:color w:val="000000" w:themeColor="text1"/>
        </w:rPr>
        <w:t xml:space="preserve">n </w:t>
      </w:r>
      <w:r w:rsidR="00682036">
        <w:rPr>
          <w:color w:val="000000" w:themeColor="text1"/>
        </w:rPr>
        <w:t>zur Konfusion führen kann. Auf T</w:t>
      </w:r>
      <w:r w:rsidR="00565D4A" w:rsidRPr="00A96919">
        <w:rPr>
          <w:color w:val="000000" w:themeColor="text1"/>
        </w:rPr>
        <w:t>ext sollte</w:t>
      </w:r>
      <w:r w:rsidR="00682036">
        <w:rPr>
          <w:color w:val="000000" w:themeColor="text1"/>
        </w:rPr>
        <w:t xml:space="preserve"> grundsätzlich </w:t>
      </w:r>
      <w:r w:rsidR="00565D4A" w:rsidRPr="00A96919">
        <w:rPr>
          <w:color w:val="000000" w:themeColor="text1"/>
        </w:rPr>
        <w:t>ve</w:t>
      </w:r>
      <w:r w:rsidR="00565D4A" w:rsidRPr="00A96919">
        <w:rPr>
          <w:color w:val="000000" w:themeColor="text1"/>
        </w:rPr>
        <w:t>r</w:t>
      </w:r>
      <w:r w:rsidR="00565D4A" w:rsidRPr="00A96919">
        <w:rPr>
          <w:color w:val="000000" w:themeColor="text1"/>
        </w:rPr>
        <w:t xml:space="preserve">zichtet werden. </w:t>
      </w:r>
      <w:r w:rsidR="0052481E" w:rsidRPr="00A96919">
        <w:rPr>
          <w:color w:val="000000" w:themeColor="text1"/>
        </w:rPr>
        <w:t xml:space="preserve">Allerdings muss bei der Erstellung des Startbildschirms </w:t>
      </w:r>
      <w:r w:rsidR="00C651AC" w:rsidRPr="00A96919">
        <w:rPr>
          <w:color w:val="000000" w:themeColor="text1"/>
        </w:rPr>
        <w:t xml:space="preserve">darauf geachtet werden, dass die Bildschirmgröße der Geräte variieren. </w:t>
      </w:r>
      <w:r w:rsidR="00B70736">
        <w:rPr>
          <w:color w:val="000000" w:themeColor="text1"/>
        </w:rPr>
        <w:fldChar w:fldCharType="begin"/>
      </w:r>
      <w:r w:rsidR="00682036">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23" w:name="_CTVP0018bdb7a7491a644079bfea55425810cd8"/>
      <w:r w:rsidR="00682036">
        <w:rPr>
          <w:color w:val="000000" w:themeColor="text1"/>
        </w:rPr>
        <w:t>(Apple)</w:t>
      </w:r>
      <w:bookmarkEnd w:id="123"/>
      <w:r w:rsidR="00B70736">
        <w:rPr>
          <w:color w:val="000000" w:themeColor="text1"/>
        </w:rPr>
        <w:fldChar w:fldCharType="end"/>
      </w:r>
    </w:p>
    <w:p w:rsidR="00682036" w:rsidRPr="00A96919" w:rsidRDefault="00682036" w:rsidP="00682036">
      <w:pPr>
        <w:pStyle w:val="Listenabsatz"/>
        <w:rPr>
          <w:color w:val="000000" w:themeColor="text1"/>
        </w:rPr>
      </w:pPr>
    </w:p>
    <w:p w:rsidR="00565D4A" w:rsidRPr="00565D4A" w:rsidRDefault="00B70736" w:rsidP="00977072">
      <w:pPr>
        <w:pStyle w:val="Listenabsatz"/>
        <w:numPr>
          <w:ilvl w:val="0"/>
          <w:numId w:val="21"/>
        </w:numPr>
        <w:rPr>
          <w:color w:val="000000" w:themeColor="text1"/>
        </w:rPr>
      </w:pPr>
      <w:r w:rsidRPr="00B70736">
        <w:rPr>
          <w:noProof/>
        </w:rPr>
        <w:pict>
          <v:shape id="Textfeld 39" o:spid="_x0000_s1059" type="#_x0000_t202" style="position:absolute;left:0;text-align:left;margin-left:125.85pt;margin-top:426.8pt;width:189pt;height:30.25pt;z-index:2516710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" stroked="f">
            <v:path arrowok="t"/>
            <v:textbox style="mso-fit-shape-to-text:t" inset="0,0,0,0">
              <w:txbxContent>
                <w:p w:rsidR="0071508D" w:rsidRPr="009776FB" w:rsidRDefault="0071508D" w:rsidP="00664451">
                  <w:pPr>
                    <w:pStyle w:val="Beschriftung"/>
                    <w:rPr>
                      <w:rFonts w:eastAsia="Times"/>
                      <w:noProof/>
                      <w:color w:val="000000" w:themeColor="text1"/>
                      <w:sz w:val="20"/>
                    </w:rPr>
                  </w:pPr>
                </w:p>
              </w:txbxContent>
            </v:textbox>
            <w10:wrap type="topAndBottom"/>
          </v:shape>
        </w:pict>
      </w:r>
      <w:r w:rsidR="00565D4A">
        <w:rPr>
          <w:b/>
          <w:color w:val="000000" w:themeColor="text1"/>
        </w:rPr>
        <w:t xml:space="preserve">System Icons: </w:t>
      </w:r>
      <w:r w:rsidR="00565D4A" w:rsidRPr="00565D4A">
        <w:rPr>
          <w:color w:val="000000" w:themeColor="text1"/>
        </w:rPr>
        <w:t>IOS</w:t>
      </w:r>
      <w:r w:rsidR="00565D4A">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rsidR="00BA38E2" w:rsidRDefault="00B70736" w:rsidP="00BA38E2">
      <w:pPr>
        <w:pStyle w:val="Listenabsatz"/>
        <w:keepNext/>
      </w:pPr>
      <w:r>
        <w:rPr>
          <w:noProof/>
        </w:rPr>
        <w:lastRenderedPageBreak/>
        <w:pict>
          <v:shape id="Textfeld 38" o:spid="_x0000_s1060" type="#_x0000_t202" style="position:absolute;left:0;text-align:left;margin-left:117.6pt;margin-top:292.4pt;width:189pt;height:26.6pt;z-index:2516689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" stroked="f">
            <v:path arrowok="t"/>
            <v:textbox style="mso-fit-shape-to-text:t" inset="0,0,0,0">
              <w:txbxContent>
                <w:p w:rsidR="0071508D" w:rsidRPr="002728A8" w:rsidRDefault="0071508D" w:rsidP="00664451">
                  <w:pPr>
                    <w:pStyle w:val="Beschriftung"/>
                    <w:rPr>
                      <w:rFonts w:eastAsia="Times"/>
                      <w:noProof/>
                      <w:color w:val="000000" w:themeColor="text1"/>
                      <w:sz w:val="20"/>
                    </w:rPr>
                  </w:pPr>
                  <w:bookmarkStart w:id="124" w:name="_Toc491091734"/>
                  <w:r>
                    <w:t xml:space="preserve">Abbildung </w:t>
                  </w:r>
                  <w:fldSimple w:instr=" SEQ Abbildung \* ARABIC ">
                    <w:r>
                      <w:rPr>
                        <w:noProof/>
                      </w:rPr>
                      <w:t>20</w:t>
                    </w:r>
                  </w:fldSimple>
                  <w:r>
                    <w:t xml:space="preserve"> Scroll Views</w:t>
                  </w:r>
                  <w:bookmarkEnd w:id="124"/>
                </w:p>
              </w:txbxContent>
            </v:textbox>
            <w10:wrap type="topAndBottom"/>
          </v:shape>
        </w:pict>
      </w:r>
    </w:p>
    <w:p w:rsidR="00682036" w:rsidRDefault="00682036"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BA38E2">
      <w:pPr>
        <w:pStyle w:val="Listenabsatz"/>
        <w:keepNext/>
      </w:pPr>
      <w:r>
        <w:rPr>
          <w:noProof/>
          <w:color w:val="000000" w:themeColor="text1"/>
        </w:rPr>
        <w:drawing>
          <wp:inline distT="0" distB="0" distL="0" distR="0">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219700" cy="1181735"/>
                    </a:xfrm>
                    <a:prstGeom prst="rect">
                      <a:avLst/>
                    </a:prstGeom>
                  </pic:spPr>
                </pic:pic>
              </a:graphicData>
            </a:graphic>
          </wp:inline>
        </w:drawing>
      </w:r>
    </w:p>
    <w:p w:rsidR="004C04E7" w:rsidRPr="004C04E7" w:rsidRDefault="00BA38E2" w:rsidP="004C04E7">
      <w:pPr>
        <w:pStyle w:val="Beschriftung"/>
      </w:pPr>
      <w:bookmarkStart w:id="125" w:name="_Toc491091735"/>
      <w:r>
        <w:t xml:space="preserve">Abbildung </w:t>
      </w:r>
      <w:fldSimple w:instr=" SEQ Abbildung \* ARABIC ">
        <w:r w:rsidR="00EC3286">
          <w:rPr>
            <w:noProof/>
          </w:rPr>
          <w:t>24</w:t>
        </w:r>
      </w:fldSimple>
      <w:r>
        <w:t xml:space="preserve"> Beispiele System Icons</w:t>
      </w:r>
      <w:bookmarkEnd w:id="125"/>
    </w:p>
    <w:p w:rsidR="00BA38E2" w:rsidRPr="004C04E7" w:rsidRDefault="004C04E7" w:rsidP="004C04E7">
      <w:pPr>
        <w:rPr>
          <w:b/>
          <w:color w:val="000000" w:themeColor="text1"/>
        </w:rPr>
      </w:pPr>
      <w:r w:rsidRPr="004C04E7">
        <w:rPr>
          <w:b/>
          <w:color w:val="000000" w:themeColor="text1"/>
        </w:rPr>
        <w:t>Views</w:t>
      </w:r>
    </w:p>
    <w:p w:rsidR="00664451" w:rsidRPr="00664451" w:rsidRDefault="000509DF" w:rsidP="00664451">
      <w:pPr>
        <w:pStyle w:val="Listenabsatz"/>
        <w:numPr>
          <w:ilvl w:val="0"/>
          <w:numId w:val="21"/>
        </w:numPr>
        <w:rPr>
          <w:color w:val="000000" w:themeColor="text1"/>
        </w:rPr>
      </w:pPr>
      <w:r w:rsidRPr="000509DF">
        <w:rPr>
          <w:b/>
          <w:color w:val="000000" w:themeColor="text1"/>
        </w:rPr>
        <w:t>Maps:</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w:t>
      </w:r>
      <w:r w:rsidR="00664451">
        <w:rPr>
          <w:color w:val="000000" w:themeColor="text1"/>
        </w:rPr>
        <w:t xml:space="preserve"> </w:t>
      </w:r>
      <w:r w:rsidR="00B70736">
        <w:rPr>
          <w:color w:val="000000" w:themeColor="text1"/>
        </w:rPr>
        <w:fldChar w:fldCharType="begin"/>
      </w:r>
      <w:r w:rsidR="00664451">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26" w:name="_CTVP001be49fd724cff43d598d59d67668e6aa8"/>
      <w:r w:rsidR="00664451">
        <w:rPr>
          <w:color w:val="000000" w:themeColor="text1"/>
        </w:rPr>
        <w:t>(Apple)</w:t>
      </w:r>
      <w:bookmarkEnd w:id="126"/>
      <w:r w:rsidR="00B70736">
        <w:rPr>
          <w:color w:val="000000" w:themeColor="text1"/>
        </w:rPr>
        <w:fldChar w:fldCharType="end"/>
      </w:r>
    </w:p>
    <w:p w:rsidR="00CA7659" w:rsidRPr="00664451" w:rsidRDefault="00CE276F" w:rsidP="00664451">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w:t>
      </w:r>
      <w:r w:rsidR="00664451" w:rsidRPr="00664451">
        <w:rPr>
          <w:color w:val="000000" w:themeColor="text1"/>
        </w:rPr>
        <w:t>enutzern Inhalte zu durchsuchen. Sobald die Benutzer</w:t>
      </w:r>
      <w:r w:rsidR="00CA7659" w:rsidRPr="00664451">
        <w:rPr>
          <w:color w:val="000000" w:themeColor="text1"/>
        </w:rPr>
        <w:t xml:space="preserve"> wischen, schlagen, ziehen oder ähnl</w:t>
      </w:r>
      <w:r w:rsidR="00CA7659" w:rsidRPr="00664451">
        <w:rPr>
          <w:color w:val="000000" w:themeColor="text1"/>
        </w:rPr>
        <w:t>i</w:t>
      </w:r>
      <w:r w:rsidR="00CA7659" w:rsidRPr="00664451">
        <w:rPr>
          <w:color w:val="000000" w:themeColor="text1"/>
        </w:rPr>
        <w:t xml:space="preserve">ches folgt eine Scroll-Ansicht. </w:t>
      </w:r>
      <w:r w:rsidR="00664451">
        <w:rPr>
          <w:color w:val="000000" w:themeColor="text1"/>
        </w:rPr>
        <w:t>Dabei werden die vorübergehenden Scro</w:t>
      </w:r>
      <w:r w:rsidR="00664451">
        <w:rPr>
          <w:color w:val="000000" w:themeColor="text1"/>
        </w:rPr>
        <w:t>l</w:t>
      </w:r>
      <w:r w:rsidR="00664451">
        <w:rPr>
          <w:color w:val="000000" w:themeColor="text1"/>
        </w:rPr>
        <w:t xml:space="preserve">ling-Indikatoren an angezeigt, während sie benutzt wird. </w:t>
      </w:r>
      <w:r w:rsidR="00664451" w:rsidRPr="00664451">
        <w:rPr>
          <w:color w:val="000000" w:themeColor="text1"/>
        </w:rPr>
        <w:t>Das Aussehen der Scroll-Ansicht kann beliebig entworfen werden.</w:t>
      </w:r>
      <w:r w:rsidR="00CA7659" w:rsidRPr="00664451">
        <w:rPr>
          <w:color w:val="000000" w:themeColor="text1"/>
        </w:rPr>
        <w:t xml:space="preserve"> </w:t>
      </w:r>
      <w:r w:rsidR="00B70736">
        <w:rPr>
          <w:color w:val="000000" w:themeColor="text1"/>
        </w:rPr>
        <w:fldChar w:fldCharType="begin"/>
      </w:r>
      <w:r w:rsidR="00664451">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B70736">
        <w:rPr>
          <w:color w:val="000000" w:themeColor="text1"/>
        </w:rPr>
        <w:fldChar w:fldCharType="separate"/>
      </w:r>
      <w:bookmarkStart w:id="127" w:name="_CTVP001664f12cc214e4aa3a1a5742166660a10"/>
      <w:r w:rsidR="00664451">
        <w:rPr>
          <w:color w:val="000000" w:themeColor="text1"/>
        </w:rPr>
        <w:t>(Apple)</w:t>
      </w:r>
      <w:bookmarkEnd w:id="127"/>
      <w:r w:rsidR="00B70736">
        <w:rPr>
          <w:color w:val="000000" w:themeColor="text1"/>
        </w:rPr>
        <w:fldChar w:fldCharType="end"/>
      </w:r>
      <w:r w:rsidR="00B70736">
        <w:rPr>
          <w:color w:val="000000" w:themeColor="text1"/>
        </w:rPr>
        <w:fldChar w:fldCharType="begin"/>
      </w:r>
      <w:r w:rsidR="00664451">
        <w:rPr>
          <w:color w:val="000000" w:themeColor="text1"/>
        </w:rPr>
        <w:instrText>ADDIN CITAVI.PLACEHOLDER bda20ed3-d190-49c2-ac8a-fe6610a43829 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QUDRVIE1laHJ3ZXRlIGRydWNoIEFwcHMgaW0gQjJCIGFuZCBCMkMpPC9UZXh0Pg0KICAgIDwvVGV4dFVuaXQ+DQogIDwvVGV4dFVuaXRzPg0KPC9QbGFjZWhvbGRlcj4=</w:instrText>
      </w:r>
      <w:r w:rsidR="00B70736">
        <w:rPr>
          <w:color w:val="000000" w:themeColor="text1"/>
        </w:rPr>
        <w:fldChar w:fldCharType="end"/>
      </w:r>
      <w:r w:rsidR="00664451" w:rsidRPr="00664451">
        <w:rPr>
          <w:b/>
          <w:color w:val="000000" w:themeColor="text1"/>
        </w:rPr>
        <w:t xml:space="preserve"> </w:t>
      </w:r>
    </w:p>
    <w:p w:rsidR="00664451" w:rsidRDefault="00B70736" w:rsidP="00664451">
      <w:pPr>
        <w:pStyle w:val="Listenabsatz"/>
        <w:rPr>
          <w:b/>
          <w:color w:val="000000" w:themeColor="text1"/>
        </w:rPr>
      </w:pPr>
      <w:r w:rsidRPr="00B70736">
        <w:rPr>
          <w:noProof/>
        </w:rPr>
        <w:lastRenderedPageBreak/>
        <w:pict>
          <v:shape id="Textfeld 40" o:spid="_x0000_s1061" type="#_x0000_t202" style="position:absolute;left:0;text-align:left;margin-left:114pt;margin-top:303.4pt;width:189pt;height:26.6pt;z-index:2516751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" stroked="f">
            <v:path arrowok="t"/>
            <v:textbox style="mso-fit-shape-to-text:t" inset="0,0,0,0">
              <w:txbxContent>
                <w:p w:rsidR="0071508D" w:rsidRPr="00F11547" w:rsidRDefault="0071508D" w:rsidP="00664451">
                  <w:pPr>
                    <w:pStyle w:val="Beschriftung"/>
                    <w:rPr>
                      <w:rFonts w:eastAsia="Times"/>
                      <w:noProof/>
                      <w:color w:val="000000" w:themeColor="text1"/>
                      <w:sz w:val="20"/>
                    </w:rPr>
                  </w:pPr>
                  <w:bookmarkStart w:id="128" w:name="_Toc491091736"/>
                  <w:r>
                    <w:t xml:space="preserve">Abbildung </w:t>
                  </w:r>
                  <w:fldSimple w:instr=" SEQ Abbildung \* ARABIC ">
                    <w:r>
                      <w:rPr>
                        <w:noProof/>
                      </w:rPr>
                      <w:t>22</w:t>
                    </w:r>
                  </w:fldSimple>
                  <w:r>
                    <w:t xml:space="preserve"> Scroll Views</w:t>
                  </w:r>
                  <w:bookmarkEnd w:id="128"/>
                </w:p>
              </w:txbxContent>
            </v:textbox>
            <w10:wrap type="topAndBottom"/>
          </v:shape>
        </w:pict>
      </w:r>
      <w:r w:rsidR="00664451">
        <w:rPr>
          <w:b/>
          <w:noProof/>
          <w:color w:val="000000" w:themeColor="text1"/>
        </w:rPr>
        <w:drawing>
          <wp:anchor distT="0" distB="0" distL="114300" distR="114300" simplePos="0" relativeHeight="251673088" behindDoc="0" locked="0" layoutInCell="1" allowOverlap="1">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400300" cy="3525520"/>
                    </a:xfrm>
                    <a:prstGeom prst="rect">
                      <a:avLst/>
                    </a:prstGeom>
                  </pic:spPr>
                </pic:pic>
              </a:graphicData>
            </a:graphic>
          </wp:anchor>
        </w:drawing>
      </w:r>
    </w:p>
    <w:p w:rsidR="00664451" w:rsidRPr="00664451" w:rsidRDefault="00664451" w:rsidP="00664451">
      <w:pPr>
        <w:pStyle w:val="Listenabsatz"/>
        <w:rPr>
          <w:b/>
          <w:color w:val="000000" w:themeColor="text1"/>
        </w:rPr>
      </w:pPr>
    </w:p>
    <w:p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werden genutzt, um große und kleine Mengen an Info</w:t>
      </w:r>
      <w:r>
        <w:rPr>
          <w:color w:val="000000" w:themeColor="text1"/>
        </w:rPr>
        <w:t>r</w:t>
      </w:r>
      <w:r>
        <w:rPr>
          <w:color w:val="000000" w:themeColor="text1"/>
        </w:rPr>
        <w:t xml:space="preserve">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Eine Zei</w:t>
      </w:r>
      <w:r w:rsidR="00664451">
        <w:rPr>
          <w:color w:val="000000" w:themeColor="text1"/>
        </w:rPr>
        <w:t>le mit komplexen Tex</w:t>
      </w:r>
      <w:r w:rsidR="00664451">
        <w:rPr>
          <w:color w:val="000000" w:themeColor="text1"/>
        </w:rPr>
        <w:t>t</w:t>
      </w:r>
      <w:r w:rsidR="00664451">
        <w:rPr>
          <w:color w:val="000000" w:themeColor="text1"/>
        </w:rPr>
        <w:t>daten</w:t>
      </w:r>
      <w:r w:rsidR="002B0089">
        <w:rPr>
          <w:color w:val="000000" w:themeColor="text1"/>
        </w:rPr>
        <w:t xml:space="preserve"> können zum Beispiel in Form von Bilder zur Verfügung </w:t>
      </w:r>
      <w:r w:rsidR="00664451">
        <w:rPr>
          <w:color w:val="000000" w:themeColor="text1"/>
        </w:rPr>
        <w:t>gestellt werden. Diese Technik</w:t>
      </w:r>
      <w:r w:rsidR="002B0089">
        <w:rPr>
          <w:color w:val="000000" w:themeColor="text1"/>
        </w:rPr>
        <w:t xml:space="preserve">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r w:rsidR="00B70736">
        <w:rPr>
          <w:color w:val="000000" w:themeColor="text1"/>
        </w:rPr>
        <w:fldChar w:fldCharType="begin"/>
      </w:r>
      <w:r w:rsidR="00826F87">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B70736">
        <w:rPr>
          <w:color w:val="000000" w:themeColor="text1"/>
        </w:rPr>
        <w:fldChar w:fldCharType="separate"/>
      </w:r>
      <w:bookmarkStart w:id="129" w:name="_CTVP001fbde207a031240c9b4951168b25cede5"/>
      <w:r w:rsidR="00826F87">
        <w:rPr>
          <w:color w:val="000000" w:themeColor="text1"/>
        </w:rPr>
        <w:t>(Apple)</w:t>
      </w:r>
      <w:bookmarkEnd w:id="129"/>
      <w:r w:rsidR="00B70736">
        <w:rPr>
          <w:color w:val="000000" w:themeColor="text1"/>
        </w:rPr>
        <w:fldChar w:fldCharType="end"/>
      </w:r>
    </w:p>
    <w:p w:rsidR="004F6EF2" w:rsidRDefault="00EC3095" w:rsidP="00CA7659">
      <w:pPr>
        <w:pStyle w:val="Listenabsatz"/>
        <w:numPr>
          <w:ilvl w:val="0"/>
          <w:numId w:val="21"/>
        </w:numPr>
        <w:rPr>
          <w:color w:val="000000" w:themeColor="text1"/>
        </w:rPr>
      </w:pPr>
      <w:r>
        <w:rPr>
          <w:b/>
          <w:color w:val="000000" w:themeColor="text1"/>
        </w:rPr>
        <w:t>Text Views</w:t>
      </w:r>
      <w:r w:rsidR="004F6EF2">
        <w:rPr>
          <w:b/>
          <w:color w:val="000000" w:themeColor="text1"/>
        </w:rPr>
        <w:t>:</w:t>
      </w:r>
      <w:r w:rsidR="004F6EF2">
        <w:rPr>
          <w:color w:val="000000" w:themeColor="text1"/>
        </w:rPr>
        <w:t xml:space="preserve"> Eine Textansicht zeigt mehrzeiligen Textinhalt. Diese kö</w:t>
      </w:r>
      <w:r w:rsidR="004F6EF2">
        <w:rPr>
          <w:color w:val="000000" w:themeColor="text1"/>
        </w:rPr>
        <w:t>n</w:t>
      </w:r>
      <w:r w:rsidR="004F6EF2">
        <w:rPr>
          <w:color w:val="000000" w:themeColor="text1"/>
        </w:rPr>
        <w:t>nen beliebig dargestellt werden und können durch das Scrollen erweitern werden, wenn der Inhalt außerhalb der Ansicht sich erstreckt. Standar</w:t>
      </w:r>
      <w:r w:rsidR="004F6EF2">
        <w:rPr>
          <w:color w:val="000000" w:themeColor="text1"/>
        </w:rPr>
        <w:t>d</w:t>
      </w:r>
      <w:r w:rsidR="004F6EF2">
        <w:rPr>
          <w:color w:val="000000" w:themeColor="text1"/>
        </w:rPr>
        <w:t>mäßig ist der Inhalt innerhalb einer Textansicht linksbündig und die ve</w:t>
      </w:r>
      <w:r w:rsidR="004F6EF2">
        <w:rPr>
          <w:color w:val="000000" w:themeColor="text1"/>
        </w:rPr>
        <w:t>r</w:t>
      </w:r>
      <w:r w:rsidR="004F6EF2">
        <w:rPr>
          <w:color w:val="000000" w:themeColor="text1"/>
        </w:rPr>
        <w:t xml:space="preserve">wendete Schriftart ist schwarz. Wenn eine Textansicht bearbeitet werden kann, erscheint eine Tastatur, damit der Benutzer tippen kann. IOS bietet unterschiedliche </w:t>
      </w:r>
      <w:r>
        <w:rPr>
          <w:color w:val="000000" w:themeColor="text1"/>
        </w:rPr>
        <w:t>Tastatur-Typen an, die jeweilig</w:t>
      </w:r>
      <w:r w:rsidR="004F6EF2">
        <w:rPr>
          <w:color w:val="000000" w:themeColor="text1"/>
        </w:rPr>
        <w:t xml:space="preserve"> für eine andere Art von Eingabe geeignet sind. Auch wenn in der Textansicht unterschiedliche Schriften, Farben und Ausrichtungen verwendet werden, ist die Lesbarkeit des Inhaltes wichtig. </w:t>
      </w:r>
      <w:r w:rsidR="00B70736">
        <w:rPr>
          <w:color w:val="000000" w:themeColor="text1"/>
        </w:rPr>
        <w:fldChar w:fldCharType="begin"/>
      </w:r>
      <w:r w:rsidR="00F23CC0">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70736">
        <w:rPr>
          <w:color w:val="000000" w:themeColor="text1"/>
        </w:rPr>
        <w:fldChar w:fldCharType="separate"/>
      </w:r>
      <w:bookmarkStart w:id="130" w:name="_CTVP001ddad6d93a0a74687b542830875edc170"/>
      <w:r w:rsidR="00F23CC0">
        <w:rPr>
          <w:color w:val="000000" w:themeColor="text1"/>
        </w:rPr>
        <w:t>(Apple)</w:t>
      </w:r>
      <w:bookmarkEnd w:id="130"/>
      <w:r w:rsidR="00B70736">
        <w:rPr>
          <w:color w:val="000000" w:themeColor="text1"/>
        </w:rPr>
        <w:fldChar w:fldCharType="end"/>
      </w:r>
    </w:p>
    <w:p w:rsidR="00F23CC0" w:rsidRDefault="00F23CC0" w:rsidP="00F23CC0">
      <w:pPr>
        <w:pStyle w:val="Listenabsatz"/>
        <w:rPr>
          <w:b/>
          <w:color w:val="000000" w:themeColor="text1"/>
        </w:rPr>
      </w:pPr>
    </w:p>
    <w:p w:rsidR="00F23CC0" w:rsidRDefault="00F23CC0" w:rsidP="00F23CC0">
      <w:pPr>
        <w:pStyle w:val="Listenabsatz"/>
        <w:rPr>
          <w:b/>
          <w:color w:val="000000" w:themeColor="text1"/>
        </w:rPr>
      </w:pPr>
    </w:p>
    <w:p w:rsidR="00F23CC0" w:rsidRDefault="00F23CC0" w:rsidP="00F23CC0">
      <w:pPr>
        <w:pStyle w:val="Listenabsatz"/>
        <w:ind w:left="0"/>
        <w:rPr>
          <w:color w:val="000000" w:themeColor="text1"/>
        </w:rPr>
      </w:pPr>
      <w:r>
        <w:rPr>
          <w:b/>
          <w:color w:val="000000" w:themeColor="text1"/>
        </w:rPr>
        <w:t xml:space="preserve">Controls </w:t>
      </w:r>
    </w:p>
    <w:p w:rsidR="00B0385B" w:rsidRDefault="00B0385B" w:rsidP="00CA7659">
      <w:pPr>
        <w:pStyle w:val="Listenabsatz"/>
        <w:numPr>
          <w:ilvl w:val="0"/>
          <w:numId w:val="21"/>
        </w:numPr>
        <w:rPr>
          <w:color w:val="000000" w:themeColor="text1"/>
        </w:rPr>
      </w:pPr>
      <w:r>
        <w:rPr>
          <w:b/>
          <w:color w:val="000000" w:themeColor="text1"/>
        </w:rPr>
        <w:t>Button:</w:t>
      </w:r>
      <w:r>
        <w:rPr>
          <w:color w:val="000000" w:themeColor="text1"/>
        </w:rPr>
        <w:t xml:space="preserve"> </w:t>
      </w:r>
      <w:r w:rsidR="002F46EB">
        <w:rPr>
          <w:color w:val="000000" w:themeColor="text1"/>
        </w:rPr>
        <w:t>Sie initiieren app-spezifische Aktionen, haben veränderbare Hintergründe und können einen Titel oder ein Symbol erhalten. IOS bietet eine Reihe von vordefinierten Button für unterschiedliche Anwendungsfä</w:t>
      </w:r>
      <w:r w:rsidR="002F46EB">
        <w:rPr>
          <w:color w:val="000000" w:themeColor="text1"/>
        </w:rPr>
        <w:t>l</w:t>
      </w:r>
      <w:r w:rsidR="002F46EB">
        <w:rPr>
          <w:color w:val="000000" w:themeColor="text1"/>
        </w:rPr>
        <w:t>le. Es können abe</w:t>
      </w:r>
      <w:r w:rsidR="00EC3095">
        <w:rPr>
          <w:color w:val="000000" w:themeColor="text1"/>
        </w:rPr>
        <w:t>r auch benutzerdefinierte Button</w:t>
      </w:r>
      <w:r w:rsidR="002F46EB">
        <w:rPr>
          <w:color w:val="000000" w:themeColor="text1"/>
        </w:rPr>
        <w:t xml:space="preserve"> entworfen werden. </w:t>
      </w:r>
    </w:p>
    <w:p w:rsidR="002F46EB" w:rsidRDefault="002F46EB" w:rsidP="002F46EB">
      <w:pPr>
        <w:pStyle w:val="Listenabsatz"/>
        <w:numPr>
          <w:ilvl w:val="1"/>
          <w:numId w:val="21"/>
        </w:numPr>
        <w:rPr>
          <w:color w:val="000000" w:themeColor="text1"/>
        </w:rPr>
      </w:pPr>
      <w:r>
        <w:rPr>
          <w:color w:val="000000" w:themeColor="text1"/>
        </w:rPr>
        <w:t>Systemtasten: Systemtasten erscheinen häufig in Navigationslei</w:t>
      </w:r>
      <w:r>
        <w:rPr>
          <w:color w:val="000000" w:themeColor="text1"/>
        </w:rPr>
        <w:t>s</w:t>
      </w:r>
      <w:r>
        <w:rPr>
          <w:color w:val="000000" w:themeColor="text1"/>
        </w:rPr>
        <w:t xml:space="preserve">ten und Symbolleisten, aber sie können aber überall verwendet werden. Es können Verben oder Fall-Beschreibungen für den Titel genommen werden, um den Benutzer zu erklären, was passiert, wenn er auf den Button tippt. Die Titel sollten kurz bleiben, sodass </w:t>
      </w:r>
      <w:r w:rsidR="00353B4B">
        <w:rPr>
          <w:color w:val="000000" w:themeColor="text1"/>
        </w:rPr>
        <w:t>der Button nicht allzu viel Platz</w:t>
      </w:r>
      <w:r w:rsidR="00EC3095">
        <w:rPr>
          <w:color w:val="000000" w:themeColor="text1"/>
        </w:rPr>
        <w:t xml:space="preserve"> auf dem Bildschirm einnimmt</w:t>
      </w:r>
      <w:r w:rsidR="00353B4B">
        <w:rPr>
          <w:color w:val="000000" w:themeColor="text1"/>
        </w:rPr>
        <w:t>. Standardmäßig hat eine Systemtaste keinen Rahmen oder einen Hintergrund. Um einen Inhalt zu unterstreichen, kann das alle</w:t>
      </w:r>
      <w:r w:rsidR="00353B4B">
        <w:rPr>
          <w:color w:val="000000" w:themeColor="text1"/>
        </w:rPr>
        <w:t>r</w:t>
      </w:r>
      <w:r w:rsidR="00353B4B">
        <w:rPr>
          <w:color w:val="000000" w:themeColor="text1"/>
        </w:rPr>
        <w:t xml:space="preserve">dings genutzt werden. </w:t>
      </w:r>
    </w:p>
    <w:p w:rsidR="00353B4B" w:rsidRDefault="00353B4B" w:rsidP="002F46EB">
      <w:pPr>
        <w:pStyle w:val="Listenabsatz"/>
        <w:numPr>
          <w:ilvl w:val="1"/>
          <w:numId w:val="21"/>
        </w:numPr>
        <w:rPr>
          <w:color w:val="000000" w:themeColor="text1"/>
        </w:rPr>
      </w:pPr>
      <w:r>
        <w:rPr>
          <w:color w:val="000000" w:themeColor="text1"/>
        </w:rPr>
        <w:t xml:space="preserve">Detail Disclosure Buttons: </w:t>
      </w:r>
      <w:r w:rsidR="003A641F">
        <w:rPr>
          <w:color w:val="000000" w:themeColor="text1"/>
        </w:rPr>
        <w:t>Diese Buttons öffnen typischer weise e</w:t>
      </w:r>
      <w:r w:rsidR="003A641F">
        <w:rPr>
          <w:color w:val="000000" w:themeColor="text1"/>
        </w:rPr>
        <w:t>i</w:t>
      </w:r>
      <w:r w:rsidR="003A641F">
        <w:rPr>
          <w:color w:val="000000" w:themeColor="text1"/>
        </w:rPr>
        <w:t>ne modale Ansicht mit erhaltende</w:t>
      </w:r>
      <w:r w:rsidR="00EC3095">
        <w:rPr>
          <w:color w:val="000000" w:themeColor="text1"/>
        </w:rPr>
        <w:t>n</w:t>
      </w:r>
      <w:r w:rsidR="003A641F">
        <w:rPr>
          <w:color w:val="000000" w:themeColor="text1"/>
        </w:rPr>
        <w:t xml:space="preserve"> zusätzlichen Informationen oder Funktionalität, die sich auf ein bestimmtes Element auf dem</w:t>
      </w:r>
      <w:r w:rsidR="00EC3095">
        <w:rPr>
          <w:color w:val="000000" w:themeColor="text1"/>
        </w:rPr>
        <w:t xml:space="preserve"> Bildschirm bezieht</w:t>
      </w:r>
      <w:r w:rsidR="003A641F">
        <w:rPr>
          <w:color w:val="000000" w:themeColor="text1"/>
        </w:rPr>
        <w:t>. Sie können in jeder Art von Ansichten verwe</w:t>
      </w:r>
      <w:r w:rsidR="003A641F">
        <w:rPr>
          <w:color w:val="000000" w:themeColor="text1"/>
        </w:rPr>
        <w:t>n</w:t>
      </w:r>
      <w:r w:rsidR="003A641F">
        <w:rPr>
          <w:color w:val="000000" w:themeColor="text1"/>
        </w:rPr>
        <w:t>det werden, aber hauptsächlich werden sie in Tabellen verwendet, um Informationen über die bestimmte</w:t>
      </w:r>
      <w:r w:rsidR="00ED6733">
        <w:rPr>
          <w:color w:val="000000" w:themeColor="text1"/>
        </w:rPr>
        <w:t>n</w:t>
      </w:r>
      <w:r w:rsidR="003A641F">
        <w:rPr>
          <w:color w:val="000000" w:themeColor="text1"/>
        </w:rPr>
        <w:t xml:space="preserve"> Zeilen genauer zu erlä</w:t>
      </w:r>
      <w:r w:rsidR="003A641F">
        <w:rPr>
          <w:color w:val="000000" w:themeColor="text1"/>
        </w:rPr>
        <w:t>u</w:t>
      </w:r>
      <w:r w:rsidR="003A641F">
        <w:rPr>
          <w:color w:val="000000" w:themeColor="text1"/>
        </w:rPr>
        <w:t xml:space="preserve">tern. </w:t>
      </w:r>
    </w:p>
    <w:p w:rsidR="00ED6733" w:rsidRDefault="003A641F" w:rsidP="00BC6097">
      <w:pPr>
        <w:pStyle w:val="Listenabsatz"/>
        <w:numPr>
          <w:ilvl w:val="1"/>
          <w:numId w:val="21"/>
        </w:numPr>
        <w:rPr>
          <w:color w:val="000000" w:themeColor="text1"/>
        </w:rPr>
      </w:pPr>
      <w:r>
        <w:rPr>
          <w:color w:val="000000" w:themeColor="text1"/>
        </w:rPr>
        <w:t xml:space="preserve">Info Buttons: </w:t>
      </w:r>
      <w:r w:rsidR="00ED6733">
        <w:rPr>
          <w:color w:val="000000" w:themeColor="text1"/>
        </w:rPr>
        <w:t xml:space="preserve">Ein Info-Button zeigt Konfigurationsdetails über eine App. Sie können in zwei Arten vorkommen- in dunkel und hell. Der ausgewählte Style sollte sich dem App Design </w:t>
      </w:r>
      <w:r w:rsidR="00EC3095">
        <w:rPr>
          <w:color w:val="000000" w:themeColor="text1"/>
        </w:rPr>
        <w:t xml:space="preserve">anpassen </w:t>
      </w:r>
      <w:r w:rsidR="00ED6733">
        <w:rPr>
          <w:color w:val="000000" w:themeColor="text1"/>
        </w:rPr>
        <w:t xml:space="preserve">und nicht auf dem Bildschirm verloren gehen. </w:t>
      </w:r>
      <w:r w:rsidR="00B70736">
        <w:rPr>
          <w:color w:val="000000" w:themeColor="text1"/>
        </w:rPr>
        <w:fldChar w:fldCharType="begin"/>
      </w:r>
      <w:r w:rsidR="00F23CC0">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B70736">
        <w:rPr>
          <w:color w:val="000000" w:themeColor="text1"/>
        </w:rPr>
        <w:fldChar w:fldCharType="separate"/>
      </w:r>
      <w:bookmarkStart w:id="131" w:name="_CTVP001faa00d078b9b405b82545f906d588a07"/>
      <w:r w:rsidR="00F23CC0">
        <w:rPr>
          <w:color w:val="000000" w:themeColor="text1"/>
        </w:rPr>
        <w:t>(Apple)</w:t>
      </w:r>
      <w:bookmarkEnd w:id="131"/>
      <w:r w:rsidR="00B70736">
        <w:rPr>
          <w:color w:val="000000" w:themeColor="text1"/>
        </w:rPr>
        <w:fldChar w:fldCharType="end"/>
      </w:r>
    </w:p>
    <w:p w:rsidR="00BC6097" w:rsidRDefault="0028420E" w:rsidP="00BC6097">
      <w:pPr>
        <w:pStyle w:val="Listenabsatz"/>
        <w:numPr>
          <w:ilvl w:val="0"/>
          <w:numId w:val="21"/>
        </w:numPr>
        <w:rPr>
          <w:color w:val="000000" w:themeColor="text1"/>
        </w:rPr>
      </w:pPr>
      <w:r w:rsidRPr="00865ABB">
        <w:rPr>
          <w:b/>
          <w:color w:val="000000" w:themeColor="text1"/>
        </w:rPr>
        <w:t>Labels:</w:t>
      </w:r>
      <w:r>
        <w:rPr>
          <w:color w:val="000000" w:themeColor="text1"/>
        </w:rPr>
        <w:t xml:space="preserve"> Ein Label beschreibt ein Onescreen Interface-Element oder liefert eine kurze Nachricht. Es kann ein</w:t>
      </w:r>
      <w:r w:rsidR="00F23CC0">
        <w:rPr>
          <w:color w:val="000000" w:themeColor="text1"/>
        </w:rPr>
        <w:t>en einfacher und gestylten Text erha</w:t>
      </w:r>
      <w:r w:rsidR="00F23CC0">
        <w:rPr>
          <w:color w:val="000000" w:themeColor="text1"/>
        </w:rPr>
        <w:t>l</w:t>
      </w:r>
      <w:r w:rsidR="00F23CC0">
        <w:rPr>
          <w:color w:val="000000" w:themeColor="text1"/>
        </w:rPr>
        <w:t>ten. Wenn das</w:t>
      </w:r>
      <w:r>
        <w:rPr>
          <w:color w:val="000000" w:themeColor="text1"/>
        </w:rPr>
        <w:t xml:space="preserve"> Label an dem Stil der App angepasst wird oder benutze</w:t>
      </w:r>
      <w:r>
        <w:rPr>
          <w:color w:val="000000" w:themeColor="text1"/>
        </w:rPr>
        <w:t>r</w:t>
      </w:r>
      <w:r>
        <w:rPr>
          <w:color w:val="000000" w:themeColor="text1"/>
        </w:rPr>
        <w:t>definierten Schriften verwendet wird, sollte darauf geachtet werden, dass die Lesbarkeit dadurch nicht eingeschränkt wird. Es werden die vordef</w:t>
      </w:r>
      <w:r>
        <w:rPr>
          <w:color w:val="000000" w:themeColor="text1"/>
        </w:rPr>
        <w:t>i</w:t>
      </w:r>
      <w:r>
        <w:rPr>
          <w:color w:val="000000" w:themeColor="text1"/>
        </w:rPr>
        <w:t xml:space="preserve">nierte Dynamic Typ von iOS empfohlen. </w:t>
      </w:r>
    </w:p>
    <w:p w:rsidR="0028420E" w:rsidRDefault="00B70736" w:rsidP="0028420E">
      <w:pPr>
        <w:pStyle w:val="Listenabsatz"/>
        <w:rPr>
          <w:color w:val="000000" w:themeColor="text1"/>
        </w:rPr>
      </w:pPr>
      <w:r w:rsidRPr="00B70736">
        <w:rPr>
          <w:noProof/>
        </w:rPr>
        <w:lastRenderedPageBreak/>
        <w:pict>
          <v:shape id="Textfeld 42" o:spid="_x0000_s1062" type="#_x0000_t202" style="position:absolute;left:0;text-align:left;margin-left:110.9pt;margin-top:190.5pt;width:201.75pt;height:26.6pt;z-index:2516782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" stroked="f">
            <v:path arrowok="t"/>
            <v:textbox style="mso-fit-shape-to-text:t" inset="0,0,0,0">
              <w:txbxContent>
                <w:p w:rsidR="0071508D" w:rsidRPr="004F49EF" w:rsidRDefault="0071508D" w:rsidP="00F23CC0">
                  <w:pPr>
                    <w:pStyle w:val="Beschriftung"/>
                    <w:rPr>
                      <w:rFonts w:eastAsia="Times"/>
                      <w:noProof/>
                      <w:color w:val="000000" w:themeColor="text1"/>
                      <w:sz w:val="20"/>
                    </w:rPr>
                  </w:pPr>
                  <w:bookmarkStart w:id="132" w:name="_Toc491091737"/>
                  <w:r>
                    <w:t xml:space="preserve">Abbildung </w:t>
                  </w:r>
                  <w:fldSimple w:instr=" SEQ Abbildung \* ARABIC ">
                    <w:r>
                      <w:rPr>
                        <w:noProof/>
                      </w:rPr>
                      <w:t>23</w:t>
                    </w:r>
                  </w:fldSimple>
                  <w:r>
                    <w:t xml:space="preserve"> Beispiel Label</w:t>
                  </w:r>
                  <w:bookmarkEnd w:id="132"/>
                </w:p>
              </w:txbxContent>
            </v:textbox>
            <w10:wrap type="topAndBottom"/>
          </v:shape>
        </w:pict>
      </w:r>
      <w:r w:rsidR="00F23CC0">
        <w:rPr>
          <w:noProof/>
          <w:color w:val="000000" w:themeColor="text1"/>
        </w:rPr>
        <w:drawing>
          <wp:anchor distT="0" distB="0" distL="114300" distR="114300" simplePos="0" relativeHeight="251676160" behindDoc="0" locked="0" layoutInCell="1" allowOverlap="1">
            <wp:simplePos x="0" y="0"/>
            <wp:positionH relativeFrom="column">
              <wp:posOffset>1480185</wp:posOffset>
            </wp:positionH>
            <wp:positionV relativeFrom="paragraph">
              <wp:posOffset>131445</wp:posOffset>
            </wp:positionV>
            <wp:extent cx="2562225" cy="2266950"/>
            <wp:effectExtent l="0" t="0" r="9525" b="0"/>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s.PNG"/>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562225" cy="2266950"/>
                    </a:xfrm>
                    <a:prstGeom prst="rect">
                      <a:avLst/>
                    </a:prstGeom>
                  </pic:spPr>
                </pic:pic>
              </a:graphicData>
            </a:graphic>
          </wp:anchor>
        </w:drawing>
      </w:r>
    </w:p>
    <w:p w:rsidR="0028420E" w:rsidRPr="00865ABB" w:rsidRDefault="00865ABB" w:rsidP="0028420E">
      <w:pPr>
        <w:pStyle w:val="Listenabsatz"/>
        <w:numPr>
          <w:ilvl w:val="0"/>
          <w:numId w:val="21"/>
        </w:numPr>
        <w:rPr>
          <w:b/>
          <w:color w:val="000000" w:themeColor="text1"/>
        </w:rPr>
      </w:pPr>
      <w:r w:rsidRPr="00865ABB">
        <w:rPr>
          <w:b/>
          <w:color w:val="000000" w:themeColor="text1"/>
        </w:rPr>
        <w:t xml:space="preserve">Pickers: </w:t>
      </w:r>
      <w:r w:rsidRPr="00865ABB">
        <w:rPr>
          <w:color w:val="000000" w:themeColor="text1"/>
        </w:rPr>
        <w:t>Ein Picke</w:t>
      </w:r>
      <w:r>
        <w:rPr>
          <w:color w:val="000000" w:themeColor="text1"/>
        </w:rPr>
        <w:t>r enthält eine od</w:t>
      </w:r>
      <w:r w:rsidR="001C4159">
        <w:rPr>
          <w:color w:val="000000" w:themeColor="text1"/>
        </w:rPr>
        <w:t>er mehrere scrollbare Listen mit</w:t>
      </w:r>
      <w:r>
        <w:rPr>
          <w:color w:val="000000" w:themeColor="text1"/>
        </w:rPr>
        <w:t xml:space="preserve"> ve</w:t>
      </w:r>
      <w:r>
        <w:rPr>
          <w:color w:val="000000" w:themeColor="text1"/>
        </w:rPr>
        <w:t>r</w:t>
      </w:r>
      <w:r>
        <w:rPr>
          <w:color w:val="000000" w:themeColor="text1"/>
        </w:rPr>
        <w:t>schieden</w:t>
      </w:r>
      <w:r w:rsidR="001C4159">
        <w:rPr>
          <w:color w:val="000000" w:themeColor="text1"/>
        </w:rPr>
        <w:t>en Werten, wobei ein einziger</w:t>
      </w:r>
      <w:r>
        <w:rPr>
          <w:color w:val="000000" w:themeColor="text1"/>
        </w:rPr>
        <w:t xml:space="preserve"> Wert ausgesucht werden kann, der in einem dunkleren Text in der Mitte der Ansicht erscheint. Ein Picker wird oft am un</w:t>
      </w:r>
      <w:r w:rsidR="001C4159">
        <w:rPr>
          <w:color w:val="000000" w:themeColor="text1"/>
        </w:rPr>
        <w:t>teren Rand des Bildschirmes dargestellt.</w:t>
      </w:r>
      <w:r>
        <w:rPr>
          <w:color w:val="000000" w:themeColor="text1"/>
        </w:rPr>
        <w:t xml:space="preserve"> </w:t>
      </w:r>
      <w:r w:rsidR="001C4159">
        <w:rPr>
          <w:color w:val="000000" w:themeColor="text1"/>
        </w:rPr>
        <w:t xml:space="preserve">Die Höhe eines Pickers ist etwa die Höhe von fünfzeiligen </w:t>
      </w:r>
      <w:r>
        <w:rPr>
          <w:color w:val="000000" w:themeColor="text1"/>
        </w:rPr>
        <w:t xml:space="preserve">Listenwerten. </w:t>
      </w:r>
      <w:r w:rsidR="001C4159">
        <w:rPr>
          <w:color w:val="000000" w:themeColor="text1"/>
        </w:rPr>
        <w:t xml:space="preserve">Die Breite des Pickers </w:t>
      </w:r>
      <w:r w:rsidR="00173893">
        <w:rPr>
          <w:color w:val="000000" w:themeColor="text1"/>
        </w:rPr>
        <w:t>hat dieselbe G</w:t>
      </w:r>
      <w:r w:rsidR="001C4159">
        <w:rPr>
          <w:color w:val="000000" w:themeColor="text1"/>
        </w:rPr>
        <w:t>r</w:t>
      </w:r>
      <w:r w:rsidR="00173893">
        <w:rPr>
          <w:color w:val="000000" w:themeColor="text1"/>
        </w:rPr>
        <w:t>ö</w:t>
      </w:r>
      <w:r w:rsidR="001C4159">
        <w:rPr>
          <w:color w:val="000000" w:themeColor="text1"/>
        </w:rPr>
        <w:t xml:space="preserve">ße wie der </w:t>
      </w:r>
      <w:r w:rsidR="00173893">
        <w:rPr>
          <w:color w:val="000000" w:themeColor="text1"/>
        </w:rPr>
        <w:t xml:space="preserve">Bildschirm. </w:t>
      </w:r>
      <w:r w:rsidR="00B70736">
        <w:rPr>
          <w:color w:val="000000" w:themeColor="text1"/>
        </w:rPr>
        <w:fldChar w:fldCharType="begin"/>
      </w:r>
      <w:r w:rsidR="00173893">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B70736">
        <w:rPr>
          <w:color w:val="000000" w:themeColor="text1"/>
        </w:rPr>
        <w:fldChar w:fldCharType="separate"/>
      </w:r>
      <w:bookmarkStart w:id="133" w:name="_CTVP001b3c264ae66c641c2975e83121c445f63"/>
      <w:r w:rsidR="00173893">
        <w:rPr>
          <w:color w:val="000000" w:themeColor="text1"/>
        </w:rPr>
        <w:t>(Apple)</w:t>
      </w:r>
      <w:bookmarkEnd w:id="133"/>
      <w:r w:rsidR="00B70736">
        <w:rPr>
          <w:color w:val="000000" w:themeColor="text1"/>
        </w:rPr>
        <w:fldChar w:fldCharType="end"/>
      </w:r>
    </w:p>
    <w:p w:rsidR="00F06D66" w:rsidRDefault="00173893" w:rsidP="00F06D66">
      <w:pPr>
        <w:pStyle w:val="Listenabsatz"/>
        <w:numPr>
          <w:ilvl w:val="0"/>
          <w:numId w:val="21"/>
        </w:numPr>
        <w:rPr>
          <w:color w:val="000000" w:themeColor="text1"/>
        </w:rPr>
      </w:pPr>
      <w:r>
        <w:rPr>
          <w:b/>
          <w:noProof/>
          <w:color w:val="000000" w:themeColor="text1"/>
        </w:rPr>
        <w:drawing>
          <wp:anchor distT="0" distB="0" distL="114300" distR="114300" simplePos="0" relativeHeight="251679232" behindDoc="0" locked="0" layoutInCell="1" allowOverlap="1">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505075" cy="2181225"/>
                    </a:xfrm>
                    <a:prstGeom prst="rect">
                      <a:avLst/>
                    </a:prstGeom>
                  </pic:spPr>
                </pic:pic>
              </a:graphicData>
            </a:graphic>
          </wp:anchor>
        </w:drawing>
      </w:r>
      <w:r w:rsidR="00865ABB">
        <w:rPr>
          <w:b/>
          <w:color w:val="000000" w:themeColor="text1"/>
        </w:rPr>
        <w:t xml:space="preserve">Sliders: </w:t>
      </w:r>
      <w:r w:rsidR="00865ABB" w:rsidRPr="00865ABB">
        <w:rPr>
          <w:color w:val="000000" w:themeColor="text1"/>
        </w:rPr>
        <w:t>Ein</w:t>
      </w:r>
      <w:r>
        <w:rPr>
          <w:color w:val="000000" w:themeColor="text1"/>
        </w:rPr>
        <w:t xml:space="preserve"> Schieberegler </w:t>
      </w:r>
      <w:r w:rsidR="00865ABB">
        <w:rPr>
          <w:color w:val="000000" w:themeColor="text1"/>
        </w:rPr>
        <w:t>ist eine horizontale Spur, die mit einem Finger gesteuert werden kann, um einen minimalen und maximalen Wert zu e</w:t>
      </w:r>
      <w:r w:rsidR="00865ABB">
        <w:rPr>
          <w:color w:val="000000" w:themeColor="text1"/>
        </w:rPr>
        <w:t>r</w:t>
      </w:r>
      <w:r w:rsidR="00865ABB">
        <w:rPr>
          <w:color w:val="000000" w:themeColor="text1"/>
        </w:rPr>
        <w:t xml:space="preserve">reichen, zum Beispiel die Helligkeit des Bildschirms. </w:t>
      </w:r>
      <w:r w:rsidR="00F06D66">
        <w:rPr>
          <w:color w:val="000000" w:themeColor="text1"/>
        </w:rPr>
        <w:t>Optimal wäre, wenn links und rechts neben dem Schieberegler Symbole angezeigt werden, die die Bedeutung der minimalen und</w:t>
      </w:r>
      <w:r>
        <w:rPr>
          <w:color w:val="000000" w:themeColor="text1"/>
        </w:rPr>
        <w:t xml:space="preserve"> maximalen Werte verdeutlichen. Das Design des Schiebereg</w:t>
      </w:r>
      <w:r w:rsidR="00F06D66">
        <w:rPr>
          <w:color w:val="000000" w:themeColor="text1"/>
        </w:rPr>
        <w:t xml:space="preserve">lers kann auf das Aussehen der App angepasst werden. </w:t>
      </w:r>
    </w:p>
    <w:p w:rsidR="00F06D66" w:rsidRDefault="00B70736" w:rsidP="00F06D66">
      <w:pPr>
        <w:pStyle w:val="Listenabsatz"/>
        <w:rPr>
          <w:b/>
          <w:color w:val="000000" w:themeColor="text1"/>
        </w:rPr>
      </w:pPr>
      <w:r w:rsidRPr="00B70736">
        <w:rPr>
          <w:noProof/>
        </w:rPr>
        <w:lastRenderedPageBreak/>
        <w:pict>
          <v:shape id="Textfeld 44" o:spid="_x0000_s1063" type="#_x0000_t202" style="position:absolute;left:0;text-align:left;margin-left:121.1pt;margin-top:186.55pt;width:197.25pt;height:26.6pt;z-index:2516812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" stroked="f">
            <v:path arrowok="t"/>
            <v:textbox style="mso-fit-shape-to-text:t" inset="0,0,0,0">
              <w:txbxContent>
                <w:p w:rsidR="0071508D" w:rsidRPr="000331E6" w:rsidRDefault="0071508D" w:rsidP="00173893">
                  <w:pPr>
                    <w:pStyle w:val="Beschriftung"/>
                    <w:rPr>
                      <w:rFonts w:eastAsia="Times"/>
                      <w:noProof/>
                      <w:color w:val="000000" w:themeColor="text1"/>
                      <w:sz w:val="20"/>
                    </w:rPr>
                  </w:pPr>
                  <w:bookmarkStart w:id="134" w:name="_Toc491091738"/>
                  <w:r>
                    <w:t xml:space="preserve">Abbildung </w:t>
                  </w:r>
                  <w:fldSimple w:instr=" SEQ Abbildung \* ARABIC ">
                    <w:r>
                      <w:rPr>
                        <w:noProof/>
                      </w:rPr>
                      <w:t>24</w:t>
                    </w:r>
                  </w:fldSimple>
                  <w:r>
                    <w:t xml:space="preserve"> Beispiel Sliders</w:t>
                  </w:r>
                  <w:bookmarkEnd w:id="134"/>
                </w:p>
              </w:txbxContent>
            </v:textbox>
            <w10:wrap type="topAndBottom"/>
          </v:shape>
        </w:pict>
      </w:r>
    </w:p>
    <w:p w:rsidR="00D9759E" w:rsidRPr="00673DFE" w:rsidRDefault="00B70736" w:rsidP="00F06D66">
      <w:pPr>
        <w:pStyle w:val="Listenabsatz"/>
        <w:numPr>
          <w:ilvl w:val="0"/>
          <w:numId w:val="21"/>
        </w:numPr>
        <w:rPr>
          <w:b/>
          <w:color w:val="000000" w:themeColor="text1"/>
        </w:rPr>
      </w:pPr>
      <w:r w:rsidRPr="00B70736">
        <w:rPr>
          <w:noProof/>
        </w:rPr>
        <w:pict>
          <v:shape id="Textfeld 46" o:spid="_x0000_s1064" type="#_x0000_t202" style="position:absolute;left:0;text-align:left;margin-left:118.45pt;margin-top:487pt;width:202.5pt;height:26.6pt;z-index:2516843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" stroked="f">
            <v:path arrowok="t"/>
            <v:textbox style="mso-fit-shape-to-text:t" inset="0,0,0,0">
              <w:txbxContent>
                <w:p w:rsidR="0071508D" w:rsidRPr="007448B2" w:rsidRDefault="0071508D" w:rsidP="00173893">
                  <w:pPr>
                    <w:pStyle w:val="Beschriftung"/>
                    <w:rPr>
                      <w:rFonts w:eastAsia="Times"/>
                      <w:noProof/>
                      <w:color w:val="000000" w:themeColor="text1"/>
                      <w:sz w:val="20"/>
                    </w:rPr>
                  </w:pPr>
                  <w:bookmarkStart w:id="135" w:name="_Toc491091739"/>
                  <w:r>
                    <w:t xml:space="preserve">Abbildung </w:t>
                  </w:r>
                  <w:fldSimple w:instr=" SEQ Abbildung \* ARABIC ">
                    <w:r>
                      <w:rPr>
                        <w:noProof/>
                      </w:rPr>
                      <w:t>25</w:t>
                    </w:r>
                  </w:fldSimple>
                  <w:r>
                    <w:t xml:space="preserve"> Steppers</w:t>
                  </w:r>
                  <w:bookmarkEnd w:id="135"/>
                </w:p>
              </w:txbxContent>
            </v:textbox>
            <w10:wrap type="topAndBottom"/>
          </v:shape>
        </w:pict>
      </w:r>
      <w:r w:rsidR="00173893">
        <w:rPr>
          <w:noProof/>
          <w:color w:val="000000" w:themeColor="text1"/>
        </w:rPr>
        <w:drawing>
          <wp:anchor distT="0" distB="0" distL="114300" distR="114300" simplePos="0" relativeHeight="251682304" behindDoc="0" locked="0" layoutInCell="1" allowOverlap="1">
            <wp:simplePos x="0" y="0"/>
            <wp:positionH relativeFrom="column">
              <wp:posOffset>1551940</wp:posOffset>
            </wp:positionH>
            <wp:positionV relativeFrom="paragraph">
              <wp:posOffset>190119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571750" cy="4238625"/>
                    </a:xfrm>
                    <a:prstGeom prst="rect">
                      <a:avLst/>
                    </a:prstGeom>
                  </pic:spPr>
                </pic:pic>
              </a:graphicData>
            </a:graphic>
          </wp:anchor>
        </w:drawing>
      </w:r>
      <w:r w:rsidR="00F06D66">
        <w:rPr>
          <w:color w:val="000000" w:themeColor="text1"/>
        </w:rPr>
        <w:t xml:space="preserve"> </w:t>
      </w:r>
      <w:r w:rsidR="00673DFE" w:rsidRPr="00673DFE">
        <w:rPr>
          <w:b/>
          <w:color w:val="000000" w:themeColor="text1"/>
        </w:rPr>
        <w:t xml:space="preserve">Steppers: </w:t>
      </w:r>
      <w:r w:rsidR="00673DFE" w:rsidRPr="00673DFE">
        <w:rPr>
          <w:color w:val="000000" w:themeColor="text1"/>
        </w:rPr>
        <w:t>Ein</w:t>
      </w:r>
      <w:r w:rsidR="00673DFE">
        <w:rPr>
          <w:color w:val="000000" w:themeColor="text1"/>
        </w:rPr>
        <w:t xml:space="preserve"> Stepper ist eine Zwei-Segment-Steuerung, die verwendet wird, um Werte zu erhöhen oder zu verringern. Standardmäßig besteht ein Stepper aus einem Plus- und Minus-Symbol. Diese Symbole können ebenfalls durch benutzerdefinierten Bildern ersetzt werden. </w:t>
      </w:r>
      <w:r w:rsidR="00173893">
        <w:rPr>
          <w:color w:val="000000" w:themeColor="text1"/>
        </w:rPr>
        <w:t>Es sollte dem Benutzer verstehen</w:t>
      </w:r>
      <w:r w:rsidR="00673DFE">
        <w:rPr>
          <w:color w:val="000000" w:themeColor="text1"/>
        </w:rPr>
        <w:t>, welche Werte sich durch die Nutzun</w:t>
      </w:r>
      <w:r w:rsidR="00173893">
        <w:rPr>
          <w:color w:val="000000" w:themeColor="text1"/>
        </w:rPr>
        <w:t>g des Steppers verändern</w:t>
      </w:r>
      <w:r w:rsidR="00673DFE">
        <w:rPr>
          <w:color w:val="000000" w:themeColor="text1"/>
        </w:rPr>
        <w:t>. Das Intervall</w:t>
      </w:r>
      <w:r w:rsidR="00173893">
        <w:rPr>
          <w:color w:val="000000" w:themeColor="text1"/>
        </w:rPr>
        <w:t xml:space="preserve"> der</w:t>
      </w:r>
      <w:r w:rsidR="00673DFE">
        <w:rPr>
          <w:color w:val="000000" w:themeColor="text1"/>
        </w:rPr>
        <w:t xml:space="preserve"> Wertänderungen </w:t>
      </w:r>
      <w:r w:rsidR="00173893">
        <w:rPr>
          <w:color w:val="000000" w:themeColor="text1"/>
        </w:rPr>
        <w:t xml:space="preserve">sollte </w:t>
      </w:r>
      <w:r w:rsidR="00673DFE">
        <w:rPr>
          <w:color w:val="000000" w:themeColor="text1"/>
        </w:rPr>
        <w:t xml:space="preserve">klein sein, damit der gewünschte Wert schnell erreicht </w:t>
      </w:r>
      <w:r w:rsidR="00173893">
        <w:rPr>
          <w:color w:val="000000" w:themeColor="text1"/>
        </w:rPr>
        <w:t>ist, zum Beispiel Anzahl der K</w:t>
      </w:r>
      <w:r w:rsidR="00673DFE">
        <w:rPr>
          <w:color w:val="000000" w:themeColor="text1"/>
        </w:rPr>
        <w:t>o</w:t>
      </w:r>
      <w:r w:rsidR="00173893">
        <w:rPr>
          <w:color w:val="000000" w:themeColor="text1"/>
        </w:rPr>
        <w:t>p</w:t>
      </w:r>
      <w:r w:rsidR="00673DFE">
        <w:rPr>
          <w:color w:val="000000" w:themeColor="text1"/>
        </w:rPr>
        <w:t xml:space="preserve">ien auf einem Druckbildschirm. </w:t>
      </w:r>
      <w:r>
        <w:rPr>
          <w:color w:val="000000" w:themeColor="text1"/>
        </w:rPr>
        <w:fldChar w:fldCharType="begin"/>
      </w:r>
      <w:r w:rsidR="00C958E0">
        <w:rPr>
          <w:color w:val="000000" w:themeColor="text1"/>
        </w:rPr>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136" w:name="_CTVP001cfd9e5d386ed42899b363713296cd0b9"/>
      <w:r w:rsidR="00C958E0">
        <w:rPr>
          <w:color w:val="000000" w:themeColor="text1"/>
        </w:rPr>
        <w:t>(Apple)</w:t>
      </w:r>
      <w:bookmarkEnd w:id="136"/>
      <w:r>
        <w:rPr>
          <w:color w:val="000000" w:themeColor="text1"/>
        </w:rPr>
        <w:fldChar w:fldCharType="end"/>
      </w:r>
    </w:p>
    <w:p w:rsidR="0020682C" w:rsidRDefault="0020682C" w:rsidP="00673DFE">
      <w:pPr>
        <w:pStyle w:val="Listenabsatz"/>
        <w:rPr>
          <w:color w:val="000000" w:themeColor="text1"/>
        </w:rPr>
      </w:pPr>
    </w:p>
    <w:p w:rsidR="00B50263" w:rsidRPr="00497603" w:rsidRDefault="00497603" w:rsidP="00845B65">
      <w:pPr>
        <w:pStyle w:val="Listenabsatz"/>
        <w:numPr>
          <w:ilvl w:val="0"/>
          <w:numId w:val="21"/>
        </w:numPr>
      </w:pPr>
      <w:r w:rsidRPr="00497603">
        <w:rPr>
          <w:b/>
          <w:color w:val="000000" w:themeColor="text1"/>
        </w:rPr>
        <w:t xml:space="preserve">Switches: </w:t>
      </w:r>
      <w:r w:rsidRPr="00497603">
        <w:rPr>
          <w:color w:val="000000" w:themeColor="text1"/>
        </w:rPr>
        <w:t>Ein Schalter kann visuell das Umschalten zwischen zwei Z</w:t>
      </w:r>
      <w:r w:rsidRPr="00497603">
        <w:rPr>
          <w:color w:val="000000" w:themeColor="text1"/>
        </w:rPr>
        <w:t>u</w:t>
      </w:r>
      <w:r w:rsidRPr="00497603">
        <w:rPr>
          <w:color w:val="000000" w:themeColor="text1"/>
        </w:rPr>
        <w:t>stän</w:t>
      </w:r>
      <w:r>
        <w:rPr>
          <w:color w:val="000000" w:themeColor="text1"/>
        </w:rPr>
        <w:t>den darstellen.</w:t>
      </w:r>
    </w:p>
    <w:p w:rsidR="00497603" w:rsidRDefault="00B70736" w:rsidP="00497603">
      <w:pPr>
        <w:pStyle w:val="Listenabsatz"/>
        <w:rPr>
          <w:b/>
          <w:color w:val="000000" w:themeColor="text1"/>
        </w:rPr>
      </w:pPr>
      <w:r w:rsidRPr="00B70736">
        <w:rPr>
          <w:noProof/>
        </w:rPr>
        <w:lastRenderedPageBreak/>
        <w:pict>
          <v:shape id="Textfeld 48" o:spid="_x0000_s1065" type="#_x0000_t202" style="position:absolute;left:0;text-align:left;margin-left:127.75pt;margin-top:180.35pt;width:196.5pt;height:26.6pt;z-index:2516874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" stroked="f">
            <v:path arrowok="t"/>
            <v:textbox style="mso-fit-shape-to-text:t" inset="0,0,0,0">
              <w:txbxContent>
                <w:p w:rsidR="0071508D" w:rsidRPr="009714D6" w:rsidRDefault="0071508D" w:rsidP="0020682C">
                  <w:pPr>
                    <w:pStyle w:val="Beschriftung"/>
                    <w:rPr>
                      <w:rFonts w:eastAsia="Times"/>
                      <w:noProof/>
                      <w:color w:val="000000" w:themeColor="text1"/>
                      <w:sz w:val="20"/>
                    </w:rPr>
                  </w:pPr>
                  <w:bookmarkStart w:id="137" w:name="_Toc491091740"/>
                  <w:r>
                    <w:t xml:space="preserve">Abbildung </w:t>
                  </w:r>
                  <w:fldSimple w:instr=" SEQ Abbildung \* ARABIC ">
                    <w:r>
                      <w:rPr>
                        <w:noProof/>
                      </w:rPr>
                      <w:t>26</w:t>
                    </w:r>
                  </w:fldSimple>
                  <w:r>
                    <w:t xml:space="preserve"> Beispiel Switches</w:t>
                  </w:r>
                  <w:bookmarkEnd w:id="137"/>
                </w:p>
              </w:txbxContent>
            </v:textbox>
            <w10:wrap type="topAndBottom"/>
          </v:shape>
        </w:pict>
      </w:r>
      <w:r w:rsidR="0020682C">
        <w:rPr>
          <w:b/>
          <w:noProof/>
          <w:color w:val="000000" w:themeColor="text1"/>
        </w:rPr>
        <w:drawing>
          <wp:anchor distT="0" distB="0" distL="114300" distR="114300" simplePos="0" relativeHeight="251685376" behindDoc="0" locked="0" layoutInCell="1" allowOverlap="1">
            <wp:simplePos x="0" y="0"/>
            <wp:positionH relativeFrom="column">
              <wp:posOffset>1622425</wp:posOffset>
            </wp:positionH>
            <wp:positionV relativeFrom="paragraph">
              <wp:posOffset>0</wp:posOffset>
            </wp:positionV>
            <wp:extent cx="2495550" cy="220980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witches.PNG"/>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495550" cy="2209800"/>
                    </a:xfrm>
                    <a:prstGeom prst="rect">
                      <a:avLst/>
                    </a:prstGeom>
                  </pic:spPr>
                </pic:pic>
              </a:graphicData>
            </a:graphic>
          </wp:anchor>
        </w:drawing>
      </w:r>
    </w:p>
    <w:p w:rsidR="00497603" w:rsidRDefault="00497603" w:rsidP="00497603">
      <w:pPr>
        <w:pStyle w:val="Listenabsatz"/>
        <w:rPr>
          <w:color w:val="000000" w:themeColor="text1"/>
        </w:rPr>
      </w:pPr>
      <w:r w:rsidRPr="00497603">
        <w:rPr>
          <w:color w:val="000000" w:themeColor="text1"/>
        </w:rPr>
        <w:t xml:space="preserve">Das </w:t>
      </w:r>
      <w:r>
        <w:rPr>
          <w:color w:val="000000" w:themeColor="text1"/>
        </w:rPr>
        <w:t xml:space="preserve">Aussehen eines Schalters kann auf das Design der App angepasst werden. </w:t>
      </w:r>
      <w:r w:rsidR="0020682C">
        <w:rPr>
          <w:color w:val="000000" w:themeColor="text1"/>
        </w:rPr>
        <w:t xml:space="preserve">Zusätzlich können </w:t>
      </w:r>
      <w:r>
        <w:rPr>
          <w:color w:val="000000" w:themeColor="text1"/>
        </w:rPr>
        <w:t xml:space="preserve">Farben die </w:t>
      </w:r>
      <w:r w:rsidR="0020682C">
        <w:rPr>
          <w:color w:val="000000" w:themeColor="text1"/>
        </w:rPr>
        <w:t>zwei Zustände stärker unterstre</w:t>
      </w:r>
      <w:r w:rsidR="0020682C">
        <w:rPr>
          <w:color w:val="000000" w:themeColor="text1"/>
        </w:rPr>
        <w:t>i</w:t>
      </w:r>
      <w:r w:rsidR="0020682C">
        <w:rPr>
          <w:color w:val="000000" w:themeColor="text1"/>
        </w:rPr>
        <w:t>chen</w:t>
      </w:r>
      <w:r>
        <w:rPr>
          <w:color w:val="000000" w:themeColor="text1"/>
        </w:rPr>
        <w:t xml:space="preserve">. Ebenfalls können benutzerdefinierte Bilder verwendet werden. Schalter eignen sich besonders in Tabellenzeilen, um zum Beispiel eine Liste von Einstellungen </w:t>
      </w:r>
      <w:r w:rsidR="0020682C">
        <w:rPr>
          <w:color w:val="000000" w:themeColor="text1"/>
        </w:rPr>
        <w:t>mit Hilfe von Zustä</w:t>
      </w:r>
      <w:r>
        <w:rPr>
          <w:color w:val="000000" w:themeColor="text1"/>
        </w:rPr>
        <w:t>nd</w:t>
      </w:r>
      <w:r w:rsidR="0020682C">
        <w:rPr>
          <w:color w:val="000000" w:themeColor="text1"/>
        </w:rPr>
        <w:t>en</w:t>
      </w:r>
      <w:r>
        <w:rPr>
          <w:color w:val="000000" w:themeColor="text1"/>
        </w:rPr>
        <w:t xml:space="preserve"> </w:t>
      </w:r>
      <w:r w:rsidR="0020682C">
        <w:rPr>
          <w:color w:val="000000" w:themeColor="text1"/>
        </w:rPr>
        <w:t>zu verändern</w:t>
      </w:r>
      <w:r>
        <w:rPr>
          <w:color w:val="000000" w:themeColor="text1"/>
        </w:rPr>
        <w:t>. Das Hinz</w:t>
      </w:r>
      <w:r>
        <w:rPr>
          <w:color w:val="000000" w:themeColor="text1"/>
        </w:rPr>
        <w:t>u</w:t>
      </w:r>
      <w:r>
        <w:rPr>
          <w:color w:val="000000" w:themeColor="text1"/>
        </w:rPr>
        <w:t>fügen</w:t>
      </w:r>
      <w:r w:rsidR="00216FE1">
        <w:rPr>
          <w:color w:val="000000" w:themeColor="text1"/>
        </w:rPr>
        <w:t xml:space="preserve"> </w:t>
      </w:r>
      <w:r w:rsidR="0020682C">
        <w:rPr>
          <w:color w:val="000000" w:themeColor="text1"/>
        </w:rPr>
        <w:t>von Labels an</w:t>
      </w:r>
      <w:r>
        <w:rPr>
          <w:color w:val="000000" w:themeColor="text1"/>
        </w:rPr>
        <w:t xml:space="preserve"> Schalter</w:t>
      </w:r>
      <w:r w:rsidR="0020682C">
        <w:rPr>
          <w:color w:val="000000" w:themeColor="text1"/>
        </w:rPr>
        <w:t>n</w:t>
      </w:r>
      <w:r w:rsidR="00216FE1">
        <w:rPr>
          <w:color w:val="000000" w:themeColor="text1"/>
        </w:rPr>
        <w:t xml:space="preserve"> </w:t>
      </w:r>
      <w:r w:rsidR="0020682C">
        <w:rPr>
          <w:color w:val="000000" w:themeColor="text1"/>
        </w:rPr>
        <w:t xml:space="preserve">ist </w:t>
      </w:r>
      <w:r w:rsidR="00216FE1">
        <w:rPr>
          <w:color w:val="000000" w:themeColor="text1"/>
        </w:rPr>
        <w:t>redundant, da ein Schalter nur</w:t>
      </w:r>
      <w:r w:rsidR="0020682C">
        <w:rPr>
          <w:color w:val="000000" w:themeColor="text1"/>
        </w:rPr>
        <w:t xml:space="preserve"> zwei Z</w:t>
      </w:r>
      <w:r w:rsidR="0020682C">
        <w:rPr>
          <w:color w:val="000000" w:themeColor="text1"/>
        </w:rPr>
        <w:t>u</w:t>
      </w:r>
      <w:r w:rsidR="0020682C">
        <w:rPr>
          <w:color w:val="000000" w:themeColor="text1"/>
        </w:rPr>
        <w:t>stände annehmen kann. Es</w:t>
      </w:r>
      <w:r w:rsidR="00216FE1">
        <w:rPr>
          <w:color w:val="000000" w:themeColor="text1"/>
        </w:rPr>
        <w:t xml:space="preserve"> muss beachtet werden, dass die Verwendung von Swichtes die zugehörigen Schnittstellenelemente verwalten können,</w:t>
      </w:r>
      <w:r w:rsidR="0020682C">
        <w:rPr>
          <w:color w:val="000000" w:themeColor="text1"/>
        </w:rPr>
        <w:t xml:space="preserve"> da </w:t>
      </w:r>
      <w:r w:rsidR="00216FE1">
        <w:rPr>
          <w:color w:val="000000" w:themeColor="text1"/>
        </w:rPr>
        <w:t xml:space="preserve"> zum Beispiel</w:t>
      </w:r>
      <w:r w:rsidR="0020682C">
        <w:rPr>
          <w:color w:val="000000" w:themeColor="text1"/>
        </w:rPr>
        <w:t xml:space="preserve"> bei einer Deaktivierung des Flugzeugmodus</w:t>
      </w:r>
      <w:r w:rsidR="00216FE1">
        <w:rPr>
          <w:color w:val="000000" w:themeColor="text1"/>
        </w:rPr>
        <w:t xml:space="preserve"> automisch auch</w:t>
      </w:r>
      <w:r w:rsidR="0020682C">
        <w:rPr>
          <w:color w:val="000000" w:themeColor="text1"/>
        </w:rPr>
        <w:t xml:space="preserve"> das Wifi auch ausgeschaltet wird. </w:t>
      </w:r>
    </w:p>
    <w:p w:rsidR="00335DCA" w:rsidRDefault="00AC16FD" w:rsidP="00234D2F">
      <w:pPr>
        <w:pStyle w:val="Listenabsatz"/>
        <w:numPr>
          <w:ilvl w:val="0"/>
          <w:numId w:val="21"/>
        </w:numPr>
      </w:pPr>
      <w:r w:rsidRPr="00AC16FD">
        <w:rPr>
          <w:b/>
        </w:rPr>
        <w:t xml:space="preserve">Text Fields: </w:t>
      </w:r>
      <w:r w:rsidRPr="00AC16FD">
        <w:t xml:space="preserve">Ein </w:t>
      </w:r>
      <w:r>
        <w:t>Textfeld ist ein einzei</w:t>
      </w:r>
      <w:r w:rsidR="00616931">
        <w:t>liges Feld mit einer festgelegten Höhe und oftmals mit abgerundeten Ecken. Sobald der Benutzer auf</w:t>
      </w:r>
      <w:r w:rsidR="003961F9">
        <w:t xml:space="preserve"> das</w:t>
      </w:r>
      <w:r w:rsidR="00616931">
        <w:t xml:space="preserve"> Textfeld tippt, kommt </w:t>
      </w:r>
      <w:r w:rsidR="003961F9">
        <w:t>eine Tastatur zum Vorschein. Der</w:t>
      </w:r>
      <w:r w:rsidR="00616931">
        <w:t xml:space="preserve"> entsprechende Tast</w:t>
      </w:r>
      <w:r w:rsidR="003961F9">
        <w:t>aturtyp sollte</w:t>
      </w:r>
      <w:r w:rsidR="00616931">
        <w:t xml:space="preserve"> auf die jeweilige Art der Eingabe angepasst werden.</w:t>
      </w:r>
      <w:r w:rsidR="003961F9">
        <w:t xml:space="preserve"> </w:t>
      </w:r>
      <w:r w:rsidR="00616931">
        <w:t xml:space="preserve">In dem Textfeld sollten kleine Menge an Informationen angefordert werden, zum Beispiel Email-Adresse. Hinweise am Textfeld können helfen, </w:t>
      </w:r>
      <w:r w:rsidR="003961F9">
        <w:t xml:space="preserve">den Benutzer </w:t>
      </w:r>
      <w:r w:rsidR="00616931">
        <w:t>den Zweck besser zu vermitteln.</w:t>
      </w:r>
      <w:r w:rsidR="00234D2F">
        <w:t xml:space="preserve"> </w:t>
      </w:r>
      <w:r w:rsidR="00335DCA" w:rsidRPr="00335DCA">
        <w:t>Butt</w:t>
      </w:r>
      <w:r w:rsidR="00335DCA">
        <w:t>on und Bilder können die Klarheit und</w:t>
      </w:r>
      <w:r w:rsidR="00234D2F">
        <w:t xml:space="preserve"> Funktionalität des Textfeldes </w:t>
      </w:r>
      <w:r w:rsidR="00335DCA">
        <w:t>unterstützten. Gen</w:t>
      </w:r>
      <w:r w:rsidR="00234D2F">
        <w:t>e</w:t>
      </w:r>
      <w:r w:rsidR="00335DCA">
        <w:t>rell können Stichwörter am linke Ende eines Textfeldes den Zwec</w:t>
      </w:r>
      <w:r w:rsidR="00365D5B">
        <w:t>k eines Feldes be</w:t>
      </w:r>
      <w:r w:rsidR="00365D5B">
        <w:t>s</w:t>
      </w:r>
      <w:r w:rsidR="00365D5B">
        <w:t>ser erklären. Es kann ggf. eine Löschtaste am rechten Ende eines Textfe</w:t>
      </w:r>
      <w:r w:rsidR="00365D5B">
        <w:t>l</w:t>
      </w:r>
      <w:r w:rsidR="00365D5B">
        <w:t>des angezeigt werden, so dass vorhande</w:t>
      </w:r>
      <w:r w:rsidR="00234D2F">
        <w:t>n</w:t>
      </w:r>
      <w:r w:rsidR="00365D5B">
        <w:t>e Elemente schnell und einfach erneut bearbeitet werden können.</w:t>
      </w:r>
    </w:p>
    <w:p w:rsidR="00365D5B" w:rsidRPr="00335DCA" w:rsidRDefault="00B70736" w:rsidP="00616931">
      <w:pPr>
        <w:pStyle w:val="Listenabsatz"/>
      </w:pPr>
      <w:r>
        <w:rPr>
          <w:noProof/>
        </w:rPr>
        <w:lastRenderedPageBreak/>
        <w:pict>
          <v:shape id="Textfeld 50" o:spid="_x0000_s1066" type="#_x0000_t202" style="position:absolute;left:0;text-align:left;margin-left:114.7pt;margin-top:347pt;width:195pt;height:26.6pt;z-index:2516904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" stroked="f">
            <v:path arrowok="t"/>
            <v:textbox style="mso-fit-shape-to-text:t" inset="0,0,0,0">
              <w:txbxContent>
                <w:p w:rsidR="0071508D" w:rsidRPr="000D044A" w:rsidRDefault="0071508D" w:rsidP="00234D2F">
                  <w:pPr>
                    <w:pStyle w:val="Beschriftung"/>
                    <w:rPr>
                      <w:rFonts w:eastAsia="Times"/>
                      <w:noProof/>
                      <w:sz w:val="20"/>
                    </w:rPr>
                  </w:pPr>
                  <w:bookmarkStart w:id="138" w:name="_Toc491091741"/>
                  <w:r>
                    <w:t xml:space="preserve">Abbildung </w:t>
                  </w:r>
                  <w:fldSimple w:instr=" SEQ Abbildung \* ARABIC ">
                    <w:r>
                      <w:rPr>
                        <w:noProof/>
                      </w:rPr>
                      <w:t>27</w:t>
                    </w:r>
                  </w:fldSimple>
                  <w:r>
                    <w:t xml:space="preserve"> Text Fields</w:t>
                  </w:r>
                  <w:bookmarkEnd w:id="138"/>
                </w:p>
              </w:txbxContent>
            </v:textbox>
            <w10:wrap type="topAndBottom"/>
          </v:shape>
        </w:pict>
      </w:r>
      <w:r w:rsidR="00234D2F">
        <w:rPr>
          <w:noProof/>
        </w:rPr>
        <w:drawing>
          <wp:anchor distT="0" distB="0" distL="114300" distR="114300" simplePos="0" relativeHeight="251688448" behindDoc="0" locked="0" layoutInCell="1" allowOverlap="1">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476500" cy="4219575"/>
                    </a:xfrm>
                    <a:prstGeom prst="rect">
                      <a:avLst/>
                    </a:prstGeom>
                  </pic:spPr>
                </pic:pic>
              </a:graphicData>
            </a:graphic>
          </wp:anchor>
        </w:drawing>
      </w:r>
    </w:p>
    <w:p w:rsidR="00F238B1" w:rsidRDefault="00F238B1" w:rsidP="00F238B1">
      <w:r>
        <w:t>Auf Basis der Wireframes und den iOS Guidelines wurden die Mockups erstellt. Es wurden folgende Mockups ausgesucht, wobei die Transformation von Wireframes mit der Berücksichtigung der Guidelines in Mockups am besten zu verdeutl</w:t>
      </w:r>
      <w:r>
        <w:t>i</w:t>
      </w:r>
      <w:r>
        <w:t xml:space="preserve">chen sind. Dazu wurde das Tool </w:t>
      </w:r>
      <w:hyperlink r:id="rId60" w:history="1">
        <w:r w:rsidRPr="00533898">
          <w:rPr>
            <w:rStyle w:val="Hyperlink"/>
          </w:rPr>
          <w:t>www.proto.io</w:t>
        </w:r>
      </w:hyperlink>
      <w:r>
        <w:t xml:space="preserve"> genutzt. </w:t>
      </w:r>
    </w:p>
    <w:p w:rsidR="00F238B1" w:rsidRDefault="00F238B1" w:rsidP="00F238B1"/>
    <w:p w:rsidR="00F238B1" w:rsidRDefault="00F238B1" w:rsidP="00F238B1">
      <w:r>
        <w:rPr>
          <w:noProof/>
        </w:rPr>
        <w:drawing>
          <wp:anchor distT="0" distB="0" distL="114300" distR="114300" simplePos="0" relativeHeight="251742720" behindDoc="0" locked="0" layoutInCell="1" allowOverlap="1">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534285" cy="4319905"/>
                    </a:xfrm>
                    <a:prstGeom prst="rect">
                      <a:avLst/>
                    </a:prstGeom>
                  </pic:spPr>
                </pic:pic>
              </a:graphicData>
            </a:graphic>
          </wp:anchor>
        </w:drawing>
      </w:r>
      <w:r>
        <w:t>Zu Beginn öffnet sich sich der Startbildschirm. Der Startbildschirm hat eine wichtige Bede</w:t>
      </w:r>
      <w:r>
        <w:t>u</w:t>
      </w:r>
      <w:r>
        <w:t>tung, um den Wartevorgang der funktionsfäh</w:t>
      </w:r>
      <w:r>
        <w:t>i</w:t>
      </w:r>
      <w:r>
        <w:t xml:space="preserve">gen App zu beschleunigen. Der Startscreen muss nicht besonders künstlerisch durchdacht sein, sondern nur seinen Zweck erfüllen (s. Launchscreen). </w:t>
      </w:r>
    </w:p>
    <w:p w:rsidR="00F238B1" w:rsidRDefault="00B70736" w:rsidP="00F238B1">
      <w:r>
        <w:rPr>
          <w:noProof/>
        </w:rPr>
        <w:lastRenderedPageBreak/>
        <w:pict>
          <v:shape id="Textfeld 6" o:spid="_x0000_s1067" type="#_x0000_t202" style="position:absolute;left:0;text-align:left;margin-left:255.2pt;margin-top:273.95pt;width:199.55pt;height:26.6pt;z-index:251743744;visibility:visible;mso-position-horizont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" stroked="f">
            <v:path arrowok="t"/>
            <v:textbox style="mso-fit-shape-to-text:t" inset="0,0,0,0">
              <w:txbxContent>
                <w:p w:rsidR="0071508D" w:rsidRPr="008D3EF0" w:rsidRDefault="0071508D" w:rsidP="00F238B1">
                  <w:pPr>
                    <w:pStyle w:val="Beschriftung"/>
                    <w:rPr>
                      <w:rFonts w:eastAsia="Times"/>
                      <w:noProof/>
                      <w:sz w:val="20"/>
                    </w:rPr>
                  </w:pPr>
                  <w:bookmarkStart w:id="139" w:name="_Toc491091742"/>
                  <w:r>
                    <w:t xml:space="preserve">Abbildung </w:t>
                  </w:r>
                  <w:fldSimple w:instr=" SEQ Abbildung \* ARABIC ">
                    <w:r>
                      <w:rPr>
                        <w:noProof/>
                      </w:rPr>
                      <w:t>28</w:t>
                    </w:r>
                  </w:fldSimple>
                  <w:r>
                    <w:t>: Mockups Launch Screen</w:t>
                  </w:r>
                  <w:bookmarkEnd w:id="139"/>
                </w:p>
              </w:txbxContent>
            </v:textbox>
            <w10:wrap type="square" anchorx="margin"/>
          </v:shape>
        </w:pict>
      </w:r>
      <w:r w:rsidR="00F238B1">
        <w:t>Der Startbildschirm ist in einem kräftigen Lila mit dem App-Logo in weis (s. Abbildung 28). Das App-Logo ist eine Figur, die die Hauptrolle der App ist. Denn die Figur ist der Personaltra</w:t>
      </w:r>
      <w:r w:rsidR="00F238B1">
        <w:t>i</w:t>
      </w:r>
      <w:r w:rsidR="00F238B1">
        <w:t>ner und begleitet den Benutzer während der Nutzung. Allerdings wurde auf den Wireframes die Figur mit einem Schriftzug dargestellt (s. Abbildung 5), die auf Grund von der Empfehlung der iOS Guidelines weggelassen worden ist (s. Launchscreen). Die Farbe Lila ist die Hauptfarbe der App, die sie sich zu einem gut auf hellen als auch auf dunklen Hintergründen anpassbar aber auch mehr Virtualität in die App bringt. Deshalb wurde auch entschieden, dass die lila ebenfalls die Interaktionsfarbe stellt, dich zum Beispiel immer auf Buttons wiederfinden (s. Abbildung 29). Die Figur ist auf dem Bilderschirm weiß, das hat den Grund, dass die Farbe zu der beschränkten Farbpallete angehört und das weiß sich hier besonders gut mit der Hintergrun</w:t>
      </w:r>
      <w:r w:rsidR="00F238B1">
        <w:t>d</w:t>
      </w:r>
      <w:r w:rsidR="00F238B1">
        <w:t xml:space="preserve">farbe kombinierbar ist. Die Farbpallete werden durch die Abbildungen 29 und 30 besonders deutlich. Es handelt es sich um die Farben: Schwarz, Grau, Dunkel Lila, helles Lila und weiß, weil sie gut mit dem Hintergrund harmonieren. Der Startbildschirm ähnelt dem ersten Bildschirm, um mögliche Verwirrung zu vermeiden (s. Launchscreen). Aus diesem Grund ist wieder der „Personaltrainer" mit bereits bekannten Farben. </w:t>
      </w:r>
    </w:p>
    <w:p w:rsidR="00F238B1" w:rsidRDefault="00F238B1" w:rsidP="00F238B1"/>
    <w:p w:rsidR="00F238B1" w:rsidRDefault="00F238B1" w:rsidP="00F238B1">
      <w:r>
        <w:t xml:space="preserve">Auf dem Hintergrund ist ein Strand mit einem blauen Himmeln zu sehen zieht sich durch die ganze App (s. QUELLE) Denn laut Statistiken fühlen sich Menschen wohler, wenn sie draußen in der freien Natur Sport machen (s.QUELLE). Zusätzlich assoziieren einige Menschen einen Strand mit Bikinifigur. Sodass der Benutzer dazu motiviert wird sich mehr zu bewegen </w:t>
      </w:r>
      <w:r>
        <w:rPr>
          <w:b/>
          <w:noProof/>
        </w:rPr>
        <w:drawing>
          <wp:anchor distT="0" distB="0" distL="114300" distR="114300" simplePos="0" relativeHeight="251744768" behindDoc="1" locked="0" layoutInCell="1" allowOverlap="1">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671445" cy="4763770"/>
                    </a:xfrm>
                    <a:prstGeom prst="rect">
                      <a:avLst/>
                    </a:prstGeom>
                  </pic:spPr>
                </pic:pic>
              </a:graphicData>
            </a:graphic>
          </wp:anchor>
        </w:drawing>
      </w:r>
      <w:r>
        <w:t>und sogar auch in der Natur aktiv zu sein und so die App aktiv genutzt wird.  Weiterhin sollen die hellen Farben und den Anschein auf Sonne den Benutzer ebenfalls motivieren aktiv zu bleiben. Die von iOS vergebener Navigationsbar und Statusbar wurden berüc</w:t>
      </w:r>
      <w:r>
        <w:t>k</w:t>
      </w:r>
      <w:r>
        <w:t xml:space="preserve">sichtigt (s. Navigationsbar und Statusbar). Die Navigationsbar wurde durch Symbole erweitert. (s. Abbildung 30). Im Gegensatz zu den Wireframes wird statt einem Button „Weiter“ </w:t>
      </w:r>
      <w:r>
        <w:lastRenderedPageBreak/>
        <w:t>dies in der Navigationsbar integriert, denn der Benutzer ist mit den Symbolen, z.B. „Pfeil“ und „Zahnrad“ bereits vertraut und dies entspricht den iOS Richtl</w:t>
      </w:r>
      <w:r>
        <w:t>i</w:t>
      </w:r>
      <w:r>
        <w:t xml:space="preserve">nien. </w:t>
      </w:r>
    </w:p>
    <w:p w:rsidR="00F238B1" w:rsidRDefault="00B70736" w:rsidP="00F238B1">
      <w:r>
        <w:rPr>
          <w:noProof/>
        </w:rPr>
        <w:pict>
          <v:shape id="Textfeld 59" o:spid="_x0000_s1068" type="#_x0000_t202" style="position:absolute;left:0;text-align:left;margin-left:263.8pt;margin-top:110.2pt;width:210.35pt;height:26.6pt;z-index:-251569664;visibility:visible" wrapcoords="-77 0 -77 20983 21600 20983 21600 0 -77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" stroked="f">
            <v:path arrowok="t"/>
            <v:textbox style="mso-fit-shape-to-text:t" inset="0,0,0,0">
              <w:txbxContent>
                <w:p w:rsidR="0071508D" w:rsidRPr="00455860" w:rsidRDefault="0071508D" w:rsidP="00F238B1">
                  <w:pPr>
                    <w:pStyle w:val="Beschriftung"/>
                    <w:rPr>
                      <w:rFonts w:eastAsia="Times"/>
                      <w:sz w:val="20"/>
                    </w:rPr>
                  </w:pPr>
                  <w:bookmarkStart w:id="140" w:name="_Toc491091743"/>
                  <w:r>
                    <w:t xml:space="preserve">Abbildung </w:t>
                  </w:r>
                  <w:fldSimple w:instr=" SEQ Abbildung \* ARABIC ">
                    <w:r>
                      <w:rPr>
                        <w:noProof/>
                      </w:rPr>
                      <w:t>29</w:t>
                    </w:r>
                  </w:fldSimple>
                  <w:r>
                    <w:t>: Mockups</w:t>
                  </w:r>
                  <w:r>
                    <w:rPr>
                      <w:noProof/>
                    </w:rPr>
                    <w:t xml:space="preserve"> Willkommen</w:t>
                  </w:r>
                  <w:bookmarkEnd w:id="140"/>
                </w:p>
              </w:txbxContent>
            </v:textbox>
            <w10:wrap type="tight"/>
          </v:shape>
        </w:pict>
      </w:r>
      <w:r w:rsidR="00F238B1">
        <w:t xml:space="preserve">Eine weitere wichtige Richtlinie von iOS ist die Schriftfarbe und die Schriftart. Empfohlen wir Schriftfarbe schwarz. (s. Typograhy). Allerdings passt schwarz nicht zu dem restlichen Design und das Gesamtbild harmonieren soll, wurde ein dunkles grau ausgewählt. Sodass die Information gut lesbar ist. Auf lila Buttons ist die Schriftfarbe Weiß, dadurch ist die Schrift besser leserlich und klar. Die benutzte Schriftart ist in der App </w:t>
      </w:r>
      <w:r w:rsidR="00F238B1" w:rsidRPr="00194688">
        <w:rPr>
          <w:color w:val="000000" w:themeColor="text1"/>
        </w:rPr>
        <w:t>Sa</w:t>
      </w:r>
      <w:r w:rsidR="00F238B1">
        <w:rPr>
          <w:color w:val="000000" w:themeColor="text1"/>
        </w:rPr>
        <w:t xml:space="preserve">n Francisco (SF), weil diese auch in den iOS Richtlinien empfohlen wurde (s. Typography). </w:t>
      </w:r>
      <w:r w:rsidR="00F238B1">
        <w:t>Die Sprechblasen von dem Personaltrainer sollen die individuellen Förderung demonstrieren als wäre der Personaltrainer persönlich für die Benutzer da. Es wurde bewiesen, dass den meisten Menschen wichtig ist, dass sie beim Sport gut und individuell beraten werden. Der Personaltrainer stellt über die ganze App fragen nach persönlichen Daten, Systemeinstellungen etc. Es wird immer nur nach einer geringen Menge an Informationen gefragt, um den Prozess nicht zu verlangsamen (s. Data Entry). Durch zum Beispiel Schiebereger, Pickers, Checkboxen, Tabellen und Textfelder kann dem Benutzer der Benutzer eine Antwort auf die Fragen erleichtern und Zeit sparen (s. Abbildung 29, 30, 31). Sodass der Benutzer nicht entmutigt wird die App weiterhin zu benutzen. Der Benutzer wird dazu aufg</w:t>
      </w:r>
      <w:r w:rsidR="00F238B1">
        <w:t>e</w:t>
      </w:r>
      <w:r w:rsidR="00F238B1">
        <w:t>fordert seinen Vo</w:t>
      </w:r>
      <w:r w:rsidR="00F238B1">
        <w:t>r</w:t>
      </w:r>
      <w:r w:rsidR="00F238B1">
        <w:t>namen in das Tex</w:t>
      </w:r>
      <w:r w:rsidR="00F238B1">
        <w:t>t</w:t>
      </w:r>
      <w:r w:rsidR="00F238B1">
        <w:t>feld einz</w:t>
      </w:r>
      <w:r w:rsidR="00F238B1">
        <w:t>u</w:t>
      </w:r>
      <w:r w:rsidR="00F238B1">
        <w:t>geben. Den Vo</w:t>
      </w:r>
      <w:r w:rsidR="00F238B1">
        <w:t>r</w:t>
      </w:r>
      <w:r w:rsidR="00F238B1">
        <w:t>namen nur einz</w:t>
      </w:r>
      <w:r w:rsidR="00F238B1">
        <w:t>u</w:t>
      </w:r>
      <w:r w:rsidR="00F238B1">
        <w:t>geben, ist beso</w:t>
      </w:r>
      <w:r w:rsidR="00F238B1">
        <w:t>n</w:t>
      </w:r>
      <w:r w:rsidR="00F238B1">
        <w:t>ders sinnvoll, da der Anmeldevorgang so schnell und einfach gestaltet werden soll. Außerdem ist es wichtig, den Benutzer nicht zu verpflichten bevor er sich die App ang</w:t>
      </w:r>
      <w:r w:rsidR="00F238B1">
        <w:t>e</w:t>
      </w:r>
      <w:r w:rsidR="00F238B1">
        <w:t>schaut hat (s.Authenfication). Durch die Abfrage des Vornamens wirkt die App invidueller. Zusätzlich ist es wichtig, die eingeg</w:t>
      </w:r>
      <w:r w:rsidR="00F238B1">
        <w:t>e</w:t>
      </w:r>
      <w:r w:rsidR="00F238B1">
        <w:t>ben Daten sofort zu überprüfen bevor der Benutzer auf die nächste Seite gelangt, sodass eine spätere Frustrat</w:t>
      </w:r>
      <w:r w:rsidR="00F238B1">
        <w:t>i</w:t>
      </w:r>
      <w:r w:rsidR="00F238B1">
        <w:t xml:space="preserve">on durch späteres Korrigieren vermieden werden kann (s. Entry). </w:t>
      </w:r>
    </w:p>
    <w:p w:rsidR="00F238B1" w:rsidRDefault="00F238B1" w:rsidP="00F238B1">
      <w:r>
        <w:rPr>
          <w:noProof/>
        </w:rPr>
        <w:lastRenderedPageBreak/>
        <w:drawing>
          <wp:anchor distT="0" distB="0" distL="114300" distR="114300" simplePos="0" relativeHeight="251747840" behindDoc="1" locked="0" layoutInCell="1" allowOverlap="1">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754630" cy="5153660"/>
                    </a:xfrm>
                    <a:prstGeom prst="rect">
                      <a:avLst/>
                    </a:prstGeom>
                  </pic:spPr>
                </pic:pic>
              </a:graphicData>
            </a:graphic>
          </wp:anchor>
        </w:drawing>
      </w:r>
      <w:r w:rsidRPr="00803216">
        <w:rPr>
          <w:noProof/>
        </w:rPr>
        <w:drawing>
          <wp:anchor distT="0" distB="0" distL="114300" distR="114300" simplePos="0" relativeHeight="251745792" behindDoc="1" locked="0" layoutInCell="1" allowOverlap="1">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683510" cy="5017135"/>
                    </a:xfrm>
                    <a:prstGeom prst="rect">
                      <a:avLst/>
                    </a:prstGeom>
                  </pic:spPr>
                </pic:pic>
              </a:graphicData>
            </a:graphic>
          </wp:anchor>
        </w:drawing>
      </w:r>
    </w:p>
    <w:p w:rsidR="00F238B1" w:rsidRDefault="00F238B1" w:rsidP="00F238B1"/>
    <w:p w:rsidR="00F238B1" w:rsidRDefault="00F238B1" w:rsidP="00F238B1">
      <w:pPr>
        <w:pStyle w:val="Listenabsatz"/>
      </w:pPr>
    </w:p>
    <w:p w:rsidR="00F238B1" w:rsidRDefault="00F238B1" w:rsidP="00F238B1">
      <w:pPr>
        <w:pStyle w:val="Listenabsatz"/>
      </w:pPr>
    </w:p>
    <w:p w:rsidR="00F238B1" w:rsidRPr="00CB50D1" w:rsidRDefault="00F238B1" w:rsidP="00F238B1">
      <w:pPr>
        <w:jc w:val="left"/>
        <w:rPr>
          <w:b/>
        </w:rPr>
      </w:pPr>
      <w:r w:rsidRPr="00831A8F">
        <w:rPr>
          <w:b/>
        </w:rPr>
        <w:t xml:space="preserve"> </w:t>
      </w:r>
      <w:r>
        <w:t xml:space="preserve"> </w:t>
      </w:r>
    </w:p>
    <w:p w:rsidR="00F238B1" w:rsidRPr="00803216" w:rsidRDefault="00F238B1" w:rsidP="00F238B1"/>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B70736" w:rsidP="00F238B1">
      <w:pPr>
        <w:pStyle w:val="Listenabsatz"/>
      </w:pPr>
      <w:r>
        <w:rPr>
          <w:noProof/>
        </w:rPr>
        <w:pict>
          <v:shape id="Textfeld 60" o:spid="_x0000_s1069" type="#_x0000_t202" style="position:absolute;left:0;text-align:left;margin-left:-35pt;margin-top:9.35pt;width:211.3pt;height:26.6pt;z-index:-251567616;visibility:visible" wrapcoords="-77 0 -77 20983 21600 20983 21600 0 -77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" stroked="f">
            <v:path arrowok="t"/>
            <v:textbox style="mso-fit-shape-to-text:t" inset="0,0,0,0">
              <w:txbxContent>
                <w:p w:rsidR="0071508D" w:rsidRPr="005B730E" w:rsidRDefault="0071508D" w:rsidP="00F238B1">
                  <w:pPr>
                    <w:pStyle w:val="Beschriftung"/>
                    <w:rPr>
                      <w:rFonts w:eastAsia="Times"/>
                      <w:noProof/>
                      <w:sz w:val="20"/>
                    </w:rPr>
                  </w:pPr>
                  <w:bookmarkStart w:id="141" w:name="_Toc491091744"/>
                  <w:r>
                    <w:t xml:space="preserve">Abbildung </w:t>
                  </w:r>
                  <w:fldSimple w:instr=" SEQ Abbildung \* ARABIC ">
                    <w:r>
                      <w:rPr>
                        <w:noProof/>
                      </w:rPr>
                      <w:t>30</w:t>
                    </w:r>
                  </w:fldSimple>
                  <w:r>
                    <w:t>: Mockups Einstellungen</w:t>
                  </w:r>
                  <w:bookmarkEnd w:id="141"/>
                </w:p>
              </w:txbxContent>
            </v:textbox>
            <w10:wrap type="tight"/>
          </v:shape>
        </w:pict>
      </w:r>
      <w:r>
        <w:rPr>
          <w:noProof/>
        </w:rPr>
        <w:pict>
          <v:shape id="Textfeld 61" o:spid="_x0000_s1070" type="#_x0000_t202" style="position:absolute;left:0;text-align:left;margin-left:230.55pt;margin-top:9.2pt;width:214.7pt;height:26.6pt;z-index:-251566592;visibility:visible" wrapcoords="-76 0 -76 20983 21600 20983 21600 0 -76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" stroked="f">
            <v:path arrowok="t"/>
            <v:textbox style="mso-fit-shape-to-text:t" inset="0,0,0,0">
              <w:txbxContent>
                <w:p w:rsidR="0071508D" w:rsidRPr="00411EE4" w:rsidRDefault="0071508D" w:rsidP="00F238B1">
                  <w:pPr>
                    <w:pStyle w:val="Beschriftung"/>
                    <w:rPr>
                      <w:rFonts w:eastAsia="Times"/>
                      <w:noProof/>
                      <w:sz w:val="20"/>
                    </w:rPr>
                  </w:pPr>
                  <w:r>
                    <w:t>Abbildung 31: Mockups Mein PersonalFit</w:t>
                  </w:r>
                </w:p>
              </w:txbxContent>
            </v:textbox>
            <w10:wrap type="tight"/>
          </v:shape>
        </w:pict>
      </w:r>
    </w:p>
    <w:p w:rsidR="00F238B1" w:rsidRDefault="00F238B1" w:rsidP="00F238B1"/>
    <w:p w:rsidR="00F238B1" w:rsidRDefault="00F238B1" w:rsidP="00F238B1">
      <w:r>
        <w:t xml:space="preserve">Die Abbildung 31 veranschaulicht eine Scroll-Ansicht, um weitere Inhalte zu erweitern und die wichtigsten Informationen auf einem Screen zu haben. (s. Screen-View) </w:t>
      </w:r>
    </w:p>
    <w:p w:rsidR="00F238B1" w:rsidRDefault="00F238B1" w:rsidP="00F238B1">
      <w:r>
        <w:t xml:space="preserve">Insgesamt haben die iOS Richtlinien dabei geholfen aus den vorherigen Entwürfen eine realitätsnahe Version der zu entwickelnden App zu entwerfen. Einige Richtlinien wurden nicht mehr verwendet, da es auf Grund des Programms nicht visualisierbar war. </w:t>
      </w:r>
    </w:p>
    <w:p w:rsidR="00F238B1" w:rsidRDefault="00F238B1" w:rsidP="00F238B1">
      <w:r>
        <w:t xml:space="preserve">SCHLUSS:  </w:t>
      </w:r>
    </w:p>
    <w:p w:rsidR="00616931" w:rsidRPr="00AC16FD" w:rsidRDefault="00616931" w:rsidP="00616931">
      <w:pPr>
        <w:pStyle w:val="Listenabsatz"/>
      </w:pPr>
    </w:p>
    <w:p w:rsidR="00E93DA6" w:rsidRPr="00E93DA6" w:rsidRDefault="00E93DA6" w:rsidP="00042295">
      <w:pPr>
        <w:pStyle w:val="berschrift2"/>
      </w:pPr>
      <w:bookmarkStart w:id="142" w:name="_Toc490142091"/>
      <w:bookmarkStart w:id="143" w:name="_Toc490941516"/>
      <w:r>
        <w:t>SWOT-Analyse</w:t>
      </w:r>
      <w:bookmarkEnd w:id="142"/>
      <w:bookmarkEnd w:id="143"/>
    </w:p>
    <w:p w:rsidR="00E93DA6" w:rsidRDefault="00E93DA6" w:rsidP="00E93DA6">
      <w:r>
        <w:t>...</w:t>
      </w:r>
    </w:p>
    <w:p w:rsidR="00E93DA6" w:rsidRDefault="00E93DA6" w:rsidP="00E93DA6">
      <w:pPr>
        <w:rPr>
          <w:rFonts w:asciiTheme="majorHAnsi" w:eastAsiaTheme="majorEastAsia" w:hAnsiTheme="majorHAnsi" w:cstheme="majorBidi"/>
          <w:b/>
          <w:bCs/>
          <w:color w:val="365F91" w:themeColor="accent1" w:themeShade="BF"/>
          <w:sz w:val="48"/>
          <w:szCs w:val="28"/>
        </w:rPr>
      </w:pPr>
      <w:bookmarkStart w:id="144" w:name="_Toc490142092"/>
      <w:r>
        <w:lastRenderedPageBreak/>
        <w:br w:type="page"/>
      </w:r>
    </w:p>
    <w:p w:rsidR="00E93DA6" w:rsidRDefault="00E93DA6" w:rsidP="00E93DA6">
      <w:pPr>
        <w:pStyle w:val="berschrift1"/>
        <w:keepLines/>
        <w:pageBreakBefore w:val="0"/>
        <w:spacing w:before="480" w:after="0" w:line="276" w:lineRule="auto"/>
      </w:pPr>
      <w:bookmarkStart w:id="145" w:name="_Toc490941517"/>
      <w:r>
        <w:lastRenderedPageBreak/>
        <w:t>Zusammenfassung &amp; Fazit</w:t>
      </w:r>
      <w:bookmarkEnd w:id="144"/>
      <w:bookmarkEnd w:id="145"/>
    </w:p>
    <w:p w:rsidR="00E93DA6" w:rsidRDefault="00E93DA6" w:rsidP="00E93DA6">
      <w:r>
        <w:t>...</w:t>
      </w:r>
    </w:p>
    <w:p w:rsidR="00E93DA6" w:rsidRDefault="00E93DA6" w:rsidP="00E93DA6">
      <w:pPr>
        <w:rPr>
          <w:rFonts w:asciiTheme="majorHAnsi" w:eastAsiaTheme="majorEastAsia" w:hAnsiTheme="majorHAnsi" w:cstheme="majorBidi"/>
          <w:b/>
          <w:bCs/>
          <w:color w:val="365F91" w:themeColor="accent1" w:themeShade="BF"/>
          <w:sz w:val="48"/>
          <w:szCs w:val="28"/>
        </w:rPr>
      </w:pPr>
      <w:bookmarkStart w:id="146" w:name="_Toc490142093"/>
      <w:r>
        <w:br w:type="page"/>
      </w:r>
    </w:p>
    <w:p w:rsidR="00E93DA6" w:rsidRDefault="00E93DA6" w:rsidP="00E93DA6">
      <w:pPr>
        <w:pStyle w:val="berschrift1"/>
        <w:keepLines/>
        <w:pageBreakBefore w:val="0"/>
        <w:spacing w:before="480" w:after="0" w:line="276" w:lineRule="auto"/>
      </w:pPr>
      <w:bookmarkStart w:id="147" w:name="_Toc490941518"/>
      <w:r>
        <w:lastRenderedPageBreak/>
        <w:t>Ausblick</w:t>
      </w:r>
      <w:bookmarkEnd w:id="146"/>
      <w:bookmarkEnd w:id="147"/>
    </w:p>
    <w:p w:rsidR="00E93DA6" w:rsidRPr="00C478E3" w:rsidRDefault="00E93DA6" w:rsidP="00E93DA6">
      <w:r>
        <w:t>...</w:t>
      </w:r>
    </w:p>
    <w:p w:rsidR="00E93DA6" w:rsidRDefault="00E93DA6" w:rsidP="00C027D1">
      <w:pPr>
        <w:sectPr w:rsidR="00E93DA6" w:rsidSect="008B63CD">
          <w:headerReference w:type="default" r:id="rId65"/>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148" w:name="_Toc490941519" w:displacedByCustomXml="next"/>
    <w:sdt>
      <w:sdtPr>
        <w:rPr>
          <w:b w:val="0"/>
          <w:kern w:val="0"/>
          <w:sz w:val="20"/>
        </w:rPr>
        <w:id w:val="1527137863"/>
        <w:docPartObj>
          <w:docPartGallery w:val="Bibliographies"/>
          <w:docPartUnique/>
        </w:docPartObj>
      </w:sdtPr>
      <w:sdtContent>
        <w:p w:rsidR="00F139F6" w:rsidRDefault="00F139F6" w:rsidP="00042295">
          <w:pPr>
            <w:pStyle w:val="berschrift1"/>
            <w:numPr>
              <w:ilvl w:val="0"/>
              <w:numId w:val="0"/>
            </w:numPr>
          </w:pPr>
          <w:r>
            <w:t>Literaturverzeichnis</w:t>
          </w:r>
          <w:bookmarkEnd w:id="148"/>
        </w:p>
        <w:sdt>
          <w:sdtPr>
            <w:id w:val="111145805"/>
            <w:bibliography/>
          </w:sdtPr>
          <w:sdtContent>
            <w:p w:rsidR="00B97F58" w:rsidRPr="008A0427" w:rsidRDefault="00B70736" w:rsidP="00B97F58">
              <w:pPr>
                <w:pStyle w:val="CitaviBibliographyEntry"/>
                <w:rPr>
                  <w:lang w:val="en-US"/>
                </w:rPr>
              </w:pPr>
              <w:r>
                <w:fldChar w:fldCharType="begin"/>
              </w:r>
              <w:r w:rsidR="00F139F6">
                <w:instrText>BIBLIOGRAPHY</w:instrText>
              </w:r>
              <w:r>
                <w:fldChar w:fldCharType="separate"/>
              </w:r>
              <w:r w:rsidR="00F139F6">
                <w:rPr>
                  <w:noProof/>
                </w:rPr>
                <w:t>I</w:t>
              </w:r>
              <w:r w:rsidR="00B97F58" w:rsidRPr="00B97F58">
                <w:t xml:space="preserve"> </w:t>
              </w:r>
              <w:r w:rsidR="00B97F58">
                <w:t xml:space="preserve">Aichele C, Schönberger M (Hrsg) (2014) App4U; Mehrwerte durch Apps im B2B und B2C. </w:t>
              </w:r>
              <w:r w:rsidR="00B97F58" w:rsidRPr="008A0427">
                <w:rPr>
                  <w:lang w:val="en-US"/>
                </w:rPr>
                <w:t>Springer Vieweg, Wiesbaden</w:t>
              </w:r>
            </w:p>
            <w:p w:rsidR="00B97F58" w:rsidRDefault="00B97F58" w:rsidP="00B97F58">
              <w:pPr>
                <w:pStyle w:val="CitaviBibliographyEntry"/>
              </w:pPr>
              <w:r w:rsidRPr="008A0427">
                <w:rPr>
                  <w:lang w:val="en-US"/>
                </w:rPr>
                <w:t xml:space="preserve">Barry W. Boehm*, Terence E. Gray, and Thomas Seewaldt PROTOTYPING VS. </w:t>
              </w:r>
              <w:r>
                <w:t>SPECIFYING: A MULTI-PROJECT EXPERIMENT</w:t>
              </w:r>
            </w:p>
            <w:p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rsidR="00B97F58" w:rsidRDefault="00B97F58" w:rsidP="00B97F58">
              <w:pPr>
                <w:pStyle w:val="CitaviBibliographyEntry"/>
              </w:pPr>
              <w:r>
                <w:t>G. Pomberger, W. Pree, A. Stritzinger Methoden und Werkzeuge für das Prototyping und ihre Integration</w:t>
              </w:r>
            </w:p>
            <w:p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rsidR="00B97F58" w:rsidRDefault="00B97F58" w:rsidP="00B97F58">
              <w:pPr>
                <w:pStyle w:val="CitaviBibliographyEntry"/>
              </w:pPr>
              <w:r>
                <w:t>GEDA GEDA 2012 Studie; Gesundheit in Deitschland aktuell 2012. http://www.gbe-bund.de/pdf/GEDA_2012_gesundh_einschraenkungen.pdf</w:t>
              </w:r>
            </w:p>
            <w:p w:rsidR="00B97F58" w:rsidRDefault="00B97F58" w:rsidP="00B97F58">
              <w:pPr>
                <w:pStyle w:val="CitaviBibliographyEntry"/>
              </w:pPr>
              <w:r>
                <w:t>Pahmeier I (2008) Sportliche Aktivität aus der Lebenslaufperspektive. Zeitschrift fur Gerontologie und Geriatrie 41:168–176. doi:10.1007/s00391-008-0543-x</w:t>
              </w:r>
            </w:p>
            <w:p w:rsidR="00B97F58" w:rsidRDefault="00B97F58" w:rsidP="00B97F58">
              <w:pPr>
                <w:pStyle w:val="CitaviBibliographyEntry"/>
              </w:pPr>
              <w:r>
                <w:t>Prof. Dr. Ingo Froböse, Dr. Birgit Wallmann-Sperlich Der DKV Report „Wie gesund lebt Deutschland?“ 2016. file:///C:/Users/Kimngan/Downloads/20160808-DKV-Report-2016-Studienbericht.pdf</w:t>
              </w:r>
            </w:p>
            <w:p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rsidR="00B97F58" w:rsidRDefault="00B97F58" w:rsidP="00B97F58">
              <w:pPr>
                <w:pStyle w:val="CitaviBibliographyEntry"/>
              </w:pPr>
              <w:r>
                <w:t>Spitta T (1989) Software Engineering und Prototyping; Eine Konstruktionslehre für administrative Softwaresysteme. Springer, Berlin, Heidelberg</w:t>
              </w:r>
            </w:p>
            <w:p w:rsidR="00F139F6" w:rsidRDefault="00F139F6" w:rsidP="00E93DA6">
              <w:pPr>
                <w:pStyle w:val="CitaviBibliographyEntry"/>
                <w:rPr>
                  <w:noProof/>
                </w:rPr>
              </w:pPr>
              <w:r>
                <w:rPr>
                  <w:noProof/>
                </w:rPr>
                <w:t>m aktuellen Dokument sind keine Quellen vorhanden.</w:t>
              </w:r>
              <w:r w:rsidR="00B70736">
                <w:rPr>
                  <w:noProof/>
                </w:rPr>
                <w:fldChar w:fldCharType="end"/>
              </w:r>
            </w:p>
          </w:sdtContent>
        </w:sdt>
      </w:sdtContent>
    </w:sdt>
    <w:p w:rsidR="000C0F04" w:rsidRPr="008A0427" w:rsidRDefault="000C0F04" w:rsidP="005337ED">
      <w:pPr>
        <w:pStyle w:val="CitaviBibliographyEntry"/>
        <w:rPr>
          <w:rFonts w:cs="Verdana"/>
        </w:rPr>
        <w:sectPr w:rsidR="000C0F04" w:rsidRPr="008A0427" w:rsidSect="00831A5C">
          <w:headerReference w:type="even" r:id="rId66"/>
          <w:headerReference w:type="default" r:id="rId67"/>
          <w:pgSz w:w="11906" w:h="16838"/>
          <w:pgMar w:top="1134" w:right="1418" w:bottom="1134" w:left="2268" w:header="708" w:footer="708" w:gutter="0"/>
          <w:cols w:space="708"/>
        </w:sectPr>
      </w:pPr>
    </w:p>
    <w:p w:rsidR="005337ED" w:rsidRDefault="005109DF" w:rsidP="005337ED">
      <w:pPr>
        <w:pStyle w:val="berschrift1nichtimVerzeichnis"/>
      </w:pPr>
      <w:r>
        <w:lastRenderedPageBreak/>
        <w:t>Eidesstattliche Versicherung</w:t>
      </w:r>
    </w:p>
    <w:p w:rsidR="005337ED" w:rsidRDefault="005337ED" w:rsidP="00F144F5"/>
    <w:p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rsidR="00F144F5" w:rsidRPr="00914102" w:rsidRDefault="00F144F5" w:rsidP="00F144F5"/>
    <w:p w:rsidR="00F144F5" w:rsidRPr="00914102" w:rsidRDefault="00F144F5" w:rsidP="00F144F5"/>
    <w:p w:rsidR="00F144F5" w:rsidRPr="00914102" w:rsidRDefault="00F144F5" w:rsidP="003E3153">
      <w:r w:rsidRPr="00914102">
        <w:t>___________________________________</w:t>
      </w:r>
    </w:p>
    <w:p w:rsidR="005109DF" w:rsidRDefault="00F144F5" w:rsidP="003E3153">
      <w:r w:rsidRPr="00914102">
        <w:t>Ort, Datum, Unterschrift</w:t>
      </w:r>
    </w:p>
    <w:p w:rsidR="005109DF" w:rsidRDefault="005109DF">
      <w:pPr>
        <w:spacing w:before="0" w:after="0" w:line="240" w:lineRule="auto"/>
        <w:jc w:val="left"/>
      </w:pPr>
    </w:p>
    <w:p w:rsidR="00C958E0" w:rsidRPr="008A0427" w:rsidRDefault="00B70736" w:rsidP="00C958E0">
      <w:pPr>
        <w:pStyle w:val="CitaviBibliographyHeading"/>
        <w:rPr>
          <w:lang w:val="en-US"/>
        </w:rPr>
      </w:pPr>
      <w:r w:rsidRPr="00B70736">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w:instrText>
      </w:r>
      <w:r w:rsidR="00C958E0" w:rsidRPr="008A0427">
        <w:rPr>
          <w:lang w:val="en-US"/>
        </w:rPr>
        <w:instrText>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rsidRPr="00B70736">
        <w:fldChar w:fldCharType="separate"/>
      </w:r>
      <w:bookmarkStart w:id="149" w:name="_Toc490941520"/>
      <w:bookmarkStart w:id="150" w:name="_CTVBIBLIOGRAPHY1"/>
      <w:bookmarkEnd w:id="150"/>
      <w:r w:rsidR="00C958E0" w:rsidRPr="008A0427">
        <w:rPr>
          <w:lang w:val="en-US"/>
        </w:rPr>
        <w:t>Literatur</w:t>
      </w:r>
      <w:bookmarkEnd w:id="149"/>
    </w:p>
    <w:p w:rsidR="00C958E0" w:rsidRPr="008A0427" w:rsidRDefault="00C958E0" w:rsidP="00C958E0">
      <w:pPr>
        <w:pStyle w:val="CitaviBibliographyEntry"/>
        <w:rPr>
          <w:lang w:val="en-US"/>
        </w:rPr>
      </w:pPr>
      <w:bookmarkStart w:id="151" w:name="_CTVL00132ade2be50c84de5942f3f9cbfff0d6c"/>
      <w:r w:rsidRPr="008A0427">
        <w:rPr>
          <w:lang w:val="en-US"/>
        </w:rPr>
        <w:t>Aichele C, Schönberger M (Hrsg) (2014) App4U; Mehrwerte durch Apps im B2B und B2C. Springer Vieweg, Wiesbaden</w:t>
      </w:r>
    </w:p>
    <w:p w:rsidR="00C958E0" w:rsidRPr="008A0427" w:rsidRDefault="00C958E0" w:rsidP="00C958E0">
      <w:pPr>
        <w:pStyle w:val="CitaviBibliographyEntry"/>
        <w:rPr>
          <w:lang w:val="en-US"/>
        </w:rPr>
      </w:pPr>
      <w:bookmarkStart w:id="152" w:name="_CTVL001e9bb54d0e7d6436aa94e9f3b942fbb29"/>
      <w:bookmarkEnd w:id="151"/>
      <w:r w:rsidRPr="008A0427">
        <w:rPr>
          <w:lang w:val="en-US"/>
        </w:rPr>
        <w:t>APP4U Mehrwete druch Apps im B2B and B2C</w:t>
      </w:r>
    </w:p>
    <w:p w:rsidR="00C958E0" w:rsidRPr="008A0427" w:rsidRDefault="00C958E0" w:rsidP="00C958E0">
      <w:pPr>
        <w:pStyle w:val="CitaviBibliographyEntry"/>
        <w:rPr>
          <w:lang w:val="en-US"/>
        </w:rPr>
      </w:pPr>
      <w:bookmarkStart w:id="153" w:name="_CTVL001cb29a7530701432a8fb99997f0e02f71"/>
      <w:bookmarkEnd w:id="152"/>
      <w:r w:rsidRPr="008A0427">
        <w:rPr>
          <w:lang w:val="en-US"/>
        </w:rPr>
        <w:t>Apple Human Interface Guideline; Color. https://developer.apple.com/ios/human-interface-guidelines/visual-design/color/</w:t>
      </w:r>
    </w:p>
    <w:p w:rsidR="00C958E0" w:rsidRPr="008A0427" w:rsidRDefault="00C958E0" w:rsidP="00C958E0">
      <w:pPr>
        <w:pStyle w:val="CitaviBibliographyEntry"/>
        <w:rPr>
          <w:lang w:val="en-US"/>
        </w:rPr>
      </w:pPr>
      <w:bookmarkStart w:id="154" w:name="_CTVL001ddfee237532c428682b24acf359da297"/>
      <w:bookmarkEnd w:id="153"/>
      <w:r w:rsidRPr="008A0427">
        <w:rPr>
          <w:lang w:val="en-US"/>
        </w:rPr>
        <w:t>Apple Human Interface Guideline; Maps. https://developer.apple.com/ios/human-interface-guidelines/ui-views/maps/</w:t>
      </w:r>
    </w:p>
    <w:p w:rsidR="00C958E0" w:rsidRPr="008A0427" w:rsidRDefault="00C958E0" w:rsidP="00C958E0">
      <w:pPr>
        <w:pStyle w:val="CitaviBibliographyEntry"/>
        <w:rPr>
          <w:lang w:val="en-US"/>
        </w:rPr>
      </w:pPr>
      <w:bookmarkStart w:id="155" w:name="_CTVL001f5da0705cb014cbfa88660a31f61517e"/>
      <w:bookmarkEnd w:id="154"/>
      <w:r w:rsidRPr="008A0427">
        <w:rPr>
          <w:lang w:val="en-US"/>
        </w:rPr>
        <w:t>Apple Human Interface Guideline; Layout. https://developer.apple.com/ios/human-interface-guidelines/visual-design/layout/</w:t>
      </w:r>
    </w:p>
    <w:p w:rsidR="00C958E0" w:rsidRPr="008A0427" w:rsidRDefault="00C958E0" w:rsidP="00C958E0">
      <w:pPr>
        <w:pStyle w:val="CitaviBibliographyEntry"/>
        <w:rPr>
          <w:lang w:val="en-US"/>
        </w:rPr>
      </w:pPr>
      <w:bookmarkStart w:id="156" w:name="_CTVL00131abc41b9af54fa2b12b9ad3674d542a"/>
      <w:bookmarkEnd w:id="155"/>
      <w:r w:rsidRPr="008A0427">
        <w:rPr>
          <w:lang w:val="en-US"/>
        </w:rPr>
        <w:t>Apple Human Interface Guideline; Launch Screen. https://developer.apple.com/ios/human-interface-guidelines/graphics/launch-screen/</w:t>
      </w:r>
    </w:p>
    <w:p w:rsidR="00C958E0" w:rsidRPr="008A0427" w:rsidRDefault="00C958E0" w:rsidP="00C958E0">
      <w:pPr>
        <w:pStyle w:val="CitaviBibliographyEntry"/>
        <w:rPr>
          <w:lang w:val="en-US"/>
        </w:rPr>
      </w:pPr>
      <w:bookmarkStart w:id="157" w:name="_CTVL00129e7b02fb55f437488563365bc877bae"/>
      <w:bookmarkEnd w:id="156"/>
      <w:r w:rsidRPr="008A0427">
        <w:rPr>
          <w:lang w:val="en-US"/>
        </w:rPr>
        <w:t>Apple Human Interface Guidelines; Buttons. https://developer.apple.com/ios/human-interface-guidelines/ui-controls/buttons/</w:t>
      </w:r>
    </w:p>
    <w:p w:rsidR="00C958E0" w:rsidRPr="008A0427" w:rsidRDefault="00C958E0" w:rsidP="00C958E0">
      <w:pPr>
        <w:pStyle w:val="CitaviBibliographyEntry"/>
        <w:rPr>
          <w:lang w:val="en-US"/>
        </w:rPr>
      </w:pPr>
      <w:bookmarkStart w:id="158" w:name="_CTVL001c63a325eeb66432c9e2f6d454dda0926"/>
      <w:bookmarkEnd w:id="157"/>
      <w:r w:rsidRPr="008A0427">
        <w:rPr>
          <w:lang w:val="en-US"/>
        </w:rPr>
        <w:t>Apple Human Interface Guidelines; Authentification. https://developer.apple.com/ios/human-interface-guidelines/interaction/authentication/</w:t>
      </w:r>
    </w:p>
    <w:p w:rsidR="00C958E0" w:rsidRPr="008A0427" w:rsidRDefault="00C958E0" w:rsidP="00C958E0">
      <w:pPr>
        <w:pStyle w:val="CitaviBibliographyEntry"/>
        <w:rPr>
          <w:lang w:val="en-US"/>
        </w:rPr>
      </w:pPr>
      <w:bookmarkStart w:id="159" w:name="_CTVL001990334c20728477d8ea09e4e88913b60"/>
      <w:bookmarkEnd w:id="158"/>
      <w:r w:rsidRPr="008A0427">
        <w:rPr>
          <w:lang w:val="en-US"/>
        </w:rPr>
        <w:t>Apple Human Interface Guidelines; Steppers. https://developer.apple.com/ios/human-interface-guidelines/ui-controls/steppers/</w:t>
      </w:r>
    </w:p>
    <w:p w:rsidR="00C958E0" w:rsidRPr="008A0427" w:rsidRDefault="00C958E0" w:rsidP="00C958E0">
      <w:pPr>
        <w:pStyle w:val="CitaviBibliographyEntry"/>
        <w:rPr>
          <w:lang w:val="en-US"/>
        </w:rPr>
      </w:pPr>
      <w:bookmarkStart w:id="160" w:name="_CTVL001618554380da84aae94a55d5670fa9869"/>
      <w:bookmarkEnd w:id="159"/>
      <w:r w:rsidRPr="008A0427">
        <w:rPr>
          <w:lang w:val="en-US"/>
        </w:rPr>
        <w:t>Apple Human Interface Guidelines; Scroll Views. https://developer.apple.com/ios/human-interface-guidelines/ui-views/scroll-views/</w:t>
      </w:r>
    </w:p>
    <w:p w:rsidR="00C958E0" w:rsidRPr="008A0427" w:rsidRDefault="00C958E0" w:rsidP="00C958E0">
      <w:pPr>
        <w:pStyle w:val="CitaviBibliographyEntry"/>
        <w:rPr>
          <w:lang w:val="en-US"/>
        </w:rPr>
      </w:pPr>
      <w:bookmarkStart w:id="161" w:name="_CTVL0010bcf3c5533ad4efca2d746a2fe177b58"/>
      <w:bookmarkEnd w:id="160"/>
      <w:r w:rsidRPr="008A0427">
        <w:rPr>
          <w:lang w:val="en-US"/>
        </w:rPr>
        <w:t>Apple Human Interface Guidlines; Text Views. https://developer.apple.com/ios/human-interface-guidelines/ui-views/text-views/</w:t>
      </w:r>
    </w:p>
    <w:p w:rsidR="00C958E0" w:rsidRPr="008A0427" w:rsidRDefault="00C958E0" w:rsidP="00C958E0">
      <w:pPr>
        <w:pStyle w:val="CitaviBibliographyEntry"/>
        <w:rPr>
          <w:lang w:val="en-US"/>
        </w:rPr>
      </w:pPr>
      <w:bookmarkStart w:id="162" w:name="_CTVL0011d122c1649a344ac968adb5b3a8a95b6"/>
      <w:bookmarkEnd w:id="161"/>
      <w:r w:rsidRPr="008A0427">
        <w:rPr>
          <w:lang w:val="en-US"/>
        </w:rPr>
        <w:t>Apple Human Interface Guidlines; Pickers. https://developer.apple.com/ios/human-interface-guidelines/ui-controls/pickers/</w:t>
      </w:r>
    </w:p>
    <w:p w:rsidR="00C958E0" w:rsidRPr="008A0427" w:rsidRDefault="00C958E0" w:rsidP="00C958E0">
      <w:pPr>
        <w:pStyle w:val="CitaviBibliographyEntry"/>
        <w:rPr>
          <w:lang w:val="en-US"/>
        </w:rPr>
      </w:pPr>
      <w:bookmarkStart w:id="163" w:name="_CTVL00108362fcac8094636acf0e3edec725f2c"/>
      <w:bookmarkEnd w:id="162"/>
      <w:r w:rsidRPr="008A0427">
        <w:rPr>
          <w:lang w:val="en-US"/>
        </w:rPr>
        <w:t>Apple Human Interface Guidlines; Tables. https://developer.apple.com/ios/human-interface-guidelines/ui-views/tables/</w:t>
      </w:r>
    </w:p>
    <w:p w:rsidR="00C958E0" w:rsidRPr="008A0427" w:rsidRDefault="00C958E0" w:rsidP="00C958E0">
      <w:pPr>
        <w:pStyle w:val="CitaviBibliographyEntry"/>
        <w:rPr>
          <w:lang w:val="en-US"/>
        </w:rPr>
      </w:pPr>
      <w:bookmarkStart w:id="164" w:name="_CTVL001100728f92cf6462eaa939bb70b17fa8e"/>
      <w:bookmarkEnd w:id="163"/>
      <w:r w:rsidRPr="008A0427">
        <w:rPr>
          <w:lang w:val="en-US"/>
        </w:rPr>
        <w:lastRenderedPageBreak/>
        <w:t>Apple Human Interface Guidlines; Data Entry. https://developer.apple.com/ios/human-interface-guidelines/interaction/data-entry/</w:t>
      </w:r>
    </w:p>
    <w:p w:rsidR="00C958E0" w:rsidRPr="008A0427" w:rsidRDefault="00C958E0" w:rsidP="00C958E0">
      <w:pPr>
        <w:pStyle w:val="CitaviBibliographyEntry"/>
        <w:rPr>
          <w:lang w:val="en-US"/>
        </w:rPr>
      </w:pPr>
      <w:bookmarkStart w:id="165" w:name="_CTVL001ce63a9bb5e6346728a4c72460eceb18c"/>
      <w:bookmarkEnd w:id="164"/>
      <w:r w:rsidRPr="008A0427">
        <w:rPr>
          <w:lang w:val="en-US"/>
        </w:rPr>
        <w:t>Apple Human Interface Guidslines; Feedback. https://developer.apple.com/ios/human-interface-guidelines/interaction/feedback/</w:t>
      </w:r>
    </w:p>
    <w:p w:rsidR="00C958E0" w:rsidRDefault="00C958E0" w:rsidP="00C958E0">
      <w:pPr>
        <w:pStyle w:val="CitaviBibliographyEntry"/>
      </w:pPr>
      <w:bookmarkStart w:id="166" w:name="_CTVL001e0c276f90190436ab924ebd1867572c0"/>
      <w:bookmarkEnd w:id="165"/>
      <w:r w:rsidRPr="008A0427">
        <w:rPr>
          <w:lang w:val="en-US"/>
        </w:rPr>
        <w:t xml:space="preserve">Barry W. Boehm*, Terence E. Gray, and Thomas Seewaldt PROTOTYPING VS. </w:t>
      </w:r>
      <w:r>
        <w:t>SPECIFYING: A MULTI-PROJECT EXPERIMENT</w:t>
      </w:r>
    </w:p>
    <w:p w:rsidR="00C958E0" w:rsidRDefault="00C958E0" w:rsidP="00C958E0">
      <w:pPr>
        <w:pStyle w:val="CitaviBibliographyEntry"/>
      </w:pPr>
      <w:bookmarkStart w:id="167" w:name="_CTVL001aa5f310742954e988ee35ec0d7f2c787"/>
      <w:bookmarkEnd w:id="166"/>
      <w:r>
        <w:t>eBusiness-Lotse (2015) Von der Idee zur eigenen App; Ein praxisorientierter Leitfaden für Unternehmer mit Checkliste. http://ikt-forum.de/sites/default/files/Online-Version_Von_der_Idee_zur_eigenen_App.pdf</w:t>
      </w:r>
    </w:p>
    <w:p w:rsidR="00C958E0" w:rsidRDefault="00C958E0" w:rsidP="00C958E0">
      <w:pPr>
        <w:pStyle w:val="CitaviBibliographyEntry"/>
      </w:pPr>
      <w:bookmarkStart w:id="168" w:name="_CTVL001ec1b464a40b4403caeb1b639cea66c4c"/>
      <w:bookmarkEnd w:id="167"/>
      <w:r>
        <w:t>G. Pomberger, W. Pree, A. Stritzinger Methoden und Werkzeuge für das Prototyping und ihre Integration</w:t>
      </w:r>
    </w:p>
    <w:p w:rsidR="00C958E0" w:rsidRDefault="00C958E0" w:rsidP="00C958E0">
      <w:pPr>
        <w:pStyle w:val="CitaviBibliographyEntry"/>
      </w:pPr>
      <w:bookmarkStart w:id="169" w:name="_CTVL0010d7af4abee12497b8ad5ec7491bee44d"/>
      <w:bookmarkEnd w:id="168"/>
      <w:r>
        <w:t>GEDA GEDA 2012 Studie; Gesundheit in Deitschland aktuell 2012. http://www.gbe-bund.de/pdf/GEDA_2012_gesundh_einschraenkungen.pdf</w:t>
      </w:r>
    </w:p>
    <w:p w:rsidR="00C958E0" w:rsidRDefault="00C958E0" w:rsidP="00C958E0">
      <w:pPr>
        <w:pStyle w:val="CitaviBibliographyEntry"/>
      </w:pPr>
      <w:bookmarkStart w:id="170" w:name="_CTVL001c498b7e4aa28469b82ccafc37e5e9e2b"/>
      <w:bookmarkEnd w:id="169"/>
      <w:r>
        <w:t>GEDA GEDA 2012 Studie; Gesundheit in Deitschland aktuell 2012. http://www.rki.de/DE/Content/Gesundheitsmonitoring/Gesundheitsberichterstattung/GBEDownloadsF/Geda2012/Sportliche_Aktivitaet.pdf?__blob=publicationFile</w:t>
      </w:r>
    </w:p>
    <w:p w:rsidR="00C958E0" w:rsidRDefault="00C958E0" w:rsidP="00C958E0">
      <w:pPr>
        <w:pStyle w:val="CitaviBibliographyEntry"/>
      </w:pPr>
      <w:bookmarkStart w:id="171" w:name="_CTVL001cabf49fc22aa48cba7e04fabf16f1a4f"/>
      <w:bookmarkEnd w:id="170"/>
      <w:r>
        <w:t>Pahmeier I (2008) Sportliche Aktivität aus der Lebenslaufperspektive. Zeitschrift fur Gerontologie und Geriatrie 41:168–176. doi:10.1007/s00391-008-0543-x</w:t>
      </w:r>
    </w:p>
    <w:p w:rsidR="00C958E0" w:rsidRDefault="00C958E0" w:rsidP="00C958E0">
      <w:pPr>
        <w:pStyle w:val="CitaviBibliographyEntry"/>
      </w:pPr>
      <w:bookmarkStart w:id="172" w:name="_CTVL001a3cad71e6e854d00869fd483f6201c7a"/>
      <w:bookmarkEnd w:id="171"/>
      <w:r>
        <w:t>Prof. Dr. Ingo Froböse, Dr. Birgit Wallmann-Sperlich Der DKV Report „Wie gesund lebt Deutschland?“ 2016. file:///C:/Users/Kimngan/Downloads/20160808-DKV-Report-2016-Studienbericht.pdf</w:t>
      </w:r>
    </w:p>
    <w:p w:rsidR="00C958E0" w:rsidRDefault="00C958E0" w:rsidP="00C958E0">
      <w:pPr>
        <w:pStyle w:val="CitaviBibliographyEntry"/>
      </w:pPr>
      <w:bookmarkStart w:id="173" w:name="_CTVL0019102ac03a9ba4518b552a06f2b421bcb"/>
      <w:bookmarkEnd w:id="172"/>
      <w:r>
        <w:t>Robert Koch Institut Statisches Bundesamt Körperliche Aktivität. https://campus.uni-muenster.de/fileadmin/einrichtung/epi/download/vorlesungen/Literatur/Gesundheitsberichterstattung_Koerperliche_Aktivitaet.pdf</w:t>
      </w:r>
    </w:p>
    <w:p w:rsidR="00C958E0" w:rsidRDefault="00C958E0" w:rsidP="00C958E0">
      <w:pPr>
        <w:pStyle w:val="CitaviBibliographyEntry"/>
      </w:pPr>
      <w:bookmarkStart w:id="174" w:name="_CTVL0019e7959295dfb41f888b6e8a07183d01b"/>
      <w:bookmarkEnd w:id="173"/>
      <w:r>
        <w:t>Spitta T (1989) Software Engineering und Prototyping; Eine Konstruktionslehre für administrative Softwaresysteme. Springer, Berlin, Heidelberg</w:t>
      </w:r>
      <w:bookmarkEnd w:id="174"/>
    </w:p>
    <w:p w:rsidR="00E82C93" w:rsidRDefault="00B70736" w:rsidP="00C958E0">
      <w:pPr>
        <w:pStyle w:val="CitaviBibliographyEntry"/>
      </w:pPr>
      <w:r>
        <w:fldChar w:fldCharType="end"/>
      </w:r>
    </w:p>
    <w:sectPr w:rsidR="00E82C93" w:rsidSect="00C42626">
      <w:headerReference w:type="default" r:id="rId68"/>
      <w:pgSz w:w="11906" w:h="16838"/>
      <w:pgMar w:top="1134" w:right="1418" w:bottom="1134" w:left="2268"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7" w:author="Kimngan Tran" w:date="2017-08-16T18:36:00Z" w:initials="KT">
    <w:p w:rsidR="0071508D" w:rsidRDefault="0071508D">
      <w:pPr>
        <w:pStyle w:val="Kommentartext"/>
      </w:pPr>
      <w:r>
        <w:rPr>
          <w:rStyle w:val="Kommentarzeichen"/>
        </w:rPr>
        <w:annotationRef/>
      </w:r>
      <w:r>
        <w:rPr>
          <w:noProof/>
        </w:rPr>
        <w:t xml:space="preserve">Muss ich noch bisschn mehr ausführen. </w:t>
      </w:r>
    </w:p>
  </w:comment>
  <w:comment w:id="65" w:author="Kimngan Tran" w:date="2017-08-05T23:49:00Z" w:initials="Kimngan T">
    <w:p w:rsidR="0071508D" w:rsidRDefault="0071508D" w:rsidP="008B63CD">
      <w:pPr>
        <w:pStyle w:val="Kommentartext"/>
      </w:pPr>
      <w:r>
        <w:rPr>
          <w:rStyle w:val="Kommentarzeichen"/>
        </w:rPr>
        <w:annotationRef/>
      </w:r>
      <w:r>
        <w:t>MHH?</w:t>
      </w:r>
    </w:p>
  </w:comment>
  <w:comment w:id="66" w:author="Kimngan Tran" w:date="2017-08-16T18:38:00Z" w:initials="KT">
    <w:p w:rsidR="0071508D" w:rsidRDefault="0071508D">
      <w:pPr>
        <w:pStyle w:val="Kommentartext"/>
      </w:pPr>
      <w:r>
        <w:rPr>
          <w:rStyle w:val="Kommentarzeichen"/>
        </w:rPr>
        <w:annotationRef/>
      </w:r>
    </w:p>
  </w:comment>
  <w:comment w:id="67" w:author="Kimngan Tran" w:date="2017-08-16T18:38:00Z" w:initials="KT">
    <w:p w:rsidR="0071508D" w:rsidRDefault="0071508D">
      <w:pPr>
        <w:pStyle w:val="Kommentartext"/>
      </w:pPr>
      <w:r>
        <w:rPr>
          <w:rStyle w:val="Kommentarzeichen"/>
        </w:rPr>
        <w:annotationRef/>
      </w:r>
      <w:r>
        <w:rPr>
          <w:noProof/>
        </w:rPr>
        <w:t xml:space="preserve">einzelne Anforderungen müssen noch beschrieben werden. Ich warte auf die User-Stories </w:t>
      </w:r>
    </w:p>
  </w:comment>
  <w:comment w:id="76" w:author="Microsoft Office-Anwender" w:date="2017-08-18T22:28:00Z" w:initials="Office">
    <w:p w:rsidR="0071508D" w:rsidRDefault="0071508D"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rsidR="0071508D" w:rsidRDefault="0071508D" w:rsidP="0095535F">
      <w:pPr>
        <w:pStyle w:val="Kommentartext"/>
      </w:pPr>
      <w:r>
        <w:t>-Jer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9DDFD2" w15:done="0"/>
  <w15:commentEx w15:paraId="28A032F6" w15:done="0"/>
  <w15:commentEx w15:paraId="24CFDFA2" w15:done="0"/>
  <w15:commentEx w15:paraId="55C322A4" w15:done="0"/>
  <w15:commentEx w15:paraId="4B9A7560"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0FE8" w:rsidRDefault="00390FE8">
      <w:r>
        <w:separator/>
      </w:r>
    </w:p>
    <w:p w:rsidR="00390FE8" w:rsidRDefault="00390FE8"/>
    <w:p w:rsidR="00390FE8" w:rsidRDefault="00390FE8"/>
    <w:p w:rsidR="00390FE8" w:rsidRDefault="00390FE8"/>
  </w:endnote>
  <w:endnote w:type="continuationSeparator" w:id="0">
    <w:p w:rsidR="00390FE8" w:rsidRDefault="00390FE8">
      <w:r>
        <w:continuationSeparator/>
      </w:r>
    </w:p>
    <w:p w:rsidR="00390FE8" w:rsidRDefault="00390FE8"/>
    <w:p w:rsidR="00390FE8" w:rsidRDefault="00390FE8"/>
    <w:p w:rsidR="00390FE8" w:rsidRDefault="00390FE8"/>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508D" w:rsidRDefault="00B70736">
    <w:pPr>
      <w:pStyle w:val="Fuzeile"/>
      <w:framePr w:wrap="around" w:vAnchor="text" w:hAnchor="margin" w:xAlign="right" w:y="1"/>
    </w:pPr>
    <w:r>
      <w:fldChar w:fldCharType="begin"/>
    </w:r>
    <w:r w:rsidR="0071508D">
      <w:instrText xml:space="preserve">PAGE  </w:instrText>
    </w:r>
    <w:r>
      <w:fldChar w:fldCharType="end"/>
    </w:r>
  </w:p>
  <w:p w:rsidR="0071508D" w:rsidRDefault="0071508D">
    <w:pPr>
      <w:pStyle w:val="Fuzeile"/>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508D" w:rsidRDefault="0071508D">
    <w:pPr>
      <w:pStyle w:val="Fuzeile"/>
      <w:spacing w:before="0" w:line="240" w:lineRule="auto"/>
      <w:ind w:right="-2"/>
      <w:jc w:val="left"/>
      <w:rPr>
        <w:rFonts w:ascii="Arial" w:hAnsi="Arial"/>
        <w:sz w:val="12"/>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508D" w:rsidRDefault="0071508D"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rsidR="0071508D" w:rsidRDefault="0071508D" w:rsidP="005109DF"/>
  <w:p w:rsidR="0071508D" w:rsidRPr="005109DF" w:rsidRDefault="0071508D" w:rsidP="005109DF"/>
  <w:p w:rsidR="0071508D" w:rsidRDefault="0071508D" w:rsidP="00E23A21">
    <w:pPr>
      <w:pStyle w:val="DeckblattMetadatenStudent"/>
      <w:tabs>
        <w:tab w:val="left" w:pos="2127"/>
      </w:tabs>
      <w:ind w:left="1985" w:hanging="1985"/>
    </w:pPr>
    <w:r>
      <w:t xml:space="preserve">von: </w:t>
    </w:r>
    <w:r>
      <w:tab/>
      <w:t xml:space="preserve">Kim Ngan Tran, Njankou Tchotchie, </w:t>
    </w:r>
  </w:p>
  <w:p w:rsidR="0071508D" w:rsidRDefault="0071508D" w:rsidP="00E23A21">
    <w:pPr>
      <w:pStyle w:val="DeckblattMetadatenStudent"/>
      <w:tabs>
        <w:tab w:val="left" w:pos="2127"/>
      </w:tabs>
      <w:ind w:left="1985" w:hanging="1985"/>
    </w:pPr>
    <w:r>
      <w:tab/>
      <w:t>Melanie Constantin, Jérôme Hubain</w:t>
    </w:r>
  </w:p>
  <w:p w:rsidR="0071508D" w:rsidRDefault="0071508D" w:rsidP="00794F50">
    <w:pPr>
      <w:pStyle w:val="DeckblattMetadatenStudent"/>
      <w:tabs>
        <w:tab w:val="left" w:pos="2127"/>
      </w:tabs>
      <w:ind w:left="1985" w:hanging="1985"/>
    </w:pPr>
  </w:p>
  <w:p w:rsidR="0071508D" w:rsidRDefault="0071508D" w:rsidP="00E23A21">
    <w:pPr>
      <w:pStyle w:val="DeckblattMetadatenStudent"/>
      <w:tabs>
        <w:tab w:val="left" w:pos="2127"/>
      </w:tabs>
      <w:ind w:left="1985" w:hanging="1985"/>
    </w:pPr>
    <w:r w:rsidRPr="00914102">
      <w:t>Gutachter:</w:t>
    </w:r>
    <w:r w:rsidRPr="00914102">
      <w:tab/>
    </w:r>
    <w:r>
      <w:t>Prof. Dr. Stefan Eicker</w:t>
    </w:r>
  </w:p>
  <w:p w:rsidR="0071508D" w:rsidRDefault="0071508D" w:rsidP="00794F50">
    <w:pPr>
      <w:tabs>
        <w:tab w:val="left" w:pos="2127"/>
      </w:tabs>
      <w:ind w:left="1985" w:hanging="1985"/>
    </w:pPr>
  </w:p>
  <w:p w:rsidR="0071508D" w:rsidRDefault="0071508D" w:rsidP="00794F50">
    <w:pPr>
      <w:tabs>
        <w:tab w:val="left" w:pos="2127"/>
      </w:tabs>
      <w:ind w:left="1985" w:hanging="1985"/>
    </w:pPr>
    <w:r>
      <w:t>Studiengang:</w:t>
    </w:r>
    <w:r>
      <w:tab/>
      <w:t>Bachelor-Studiengang Wirtschaftsinformatik &amp; Angewandte Informatik – Systems Engineering</w:t>
    </w:r>
  </w:p>
  <w:p w:rsidR="0071508D" w:rsidRPr="00914102" w:rsidRDefault="0071508D"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508D" w:rsidRDefault="0071508D"/>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508D" w:rsidRDefault="00B70736">
    <w:pPr>
      <w:pStyle w:val="Fuzeile"/>
      <w:framePr w:wrap="around" w:vAnchor="text" w:hAnchor="margin" w:xAlign="right" w:y="1"/>
    </w:pPr>
    <w:r>
      <w:fldChar w:fldCharType="begin"/>
    </w:r>
    <w:r w:rsidR="0071508D">
      <w:instrText xml:space="preserve">PAGE  </w:instrText>
    </w:r>
    <w:r>
      <w:fldChar w:fldCharType="separate"/>
    </w:r>
    <w:r w:rsidR="0071508D">
      <w:rPr>
        <w:noProof/>
      </w:rPr>
      <w:t>10</w:t>
    </w:r>
    <w:r>
      <w:rPr>
        <w:noProof/>
      </w:rPr>
      <w:fldChar w:fldCharType="end"/>
    </w:r>
  </w:p>
  <w:p w:rsidR="0071508D" w:rsidRDefault="0071508D">
    <w:pPr>
      <w:pStyle w:val="Fuzeile"/>
      <w:ind w:right="360"/>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0FE8" w:rsidRDefault="00390FE8" w:rsidP="00106448">
      <w:pPr>
        <w:spacing w:before="60" w:after="60" w:line="240" w:lineRule="auto"/>
      </w:pPr>
      <w:r>
        <w:separator/>
      </w:r>
    </w:p>
  </w:footnote>
  <w:footnote w:type="continuationSeparator" w:id="0">
    <w:p w:rsidR="00390FE8" w:rsidRDefault="00390FE8">
      <w:r>
        <w:continuationSeparator/>
      </w:r>
    </w:p>
  </w:footnote>
  <w:footnote w:type="continuationNotice" w:id="1">
    <w:p w:rsidR="00390FE8" w:rsidRPr="00691AF3" w:rsidRDefault="00390FE8" w:rsidP="00691AF3">
      <w:pPr>
        <w:pStyle w:val="Fuzeile"/>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508D" w:rsidRDefault="0071508D">
    <w:pPr>
      <w:pStyle w:val="Kopfzeile"/>
      <w:jc w:val="right"/>
    </w:pPr>
    <w:r>
      <w:rPr>
        <w:noProof/>
      </w:rPr>
      <w:drawing>
        <wp:anchor distT="0" distB="0" distL="114300" distR="114300" simplePos="0" relativeHeight="251658240" behindDoc="1" locked="1" layoutInCell="1" allowOverlap="1">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508D" w:rsidRDefault="00B70736">
    <w:pPr>
      <w:pStyle w:val="Kopfzeile"/>
      <w:pBdr>
        <w:bottom w:val="single" w:sz="6" w:space="1" w:color="auto"/>
      </w:pBdr>
      <w:tabs>
        <w:tab w:val="clear" w:pos="9072"/>
        <w:tab w:val="left" w:pos="6720"/>
        <w:tab w:val="right" w:pos="8222"/>
      </w:tabs>
    </w:pPr>
    <w:fldSimple w:instr=" STYLEREF  &quot;Überschrift 1 ohne Nummerierung&quot;  \* MERGEFORMAT ">
      <w:r w:rsidR="00535246">
        <w:rPr>
          <w:noProof/>
        </w:rPr>
        <w:t>Tabellenverzeichnis</w:t>
      </w:r>
    </w:fldSimple>
    <w:r w:rsidR="0071508D">
      <w:tab/>
    </w:r>
    <w:r w:rsidR="0071508D">
      <w:tab/>
    </w:r>
    <w:r>
      <w:fldChar w:fldCharType="begin"/>
    </w:r>
    <w:r w:rsidR="0071508D">
      <w:instrText xml:space="preserve"> PAGE </w:instrText>
    </w:r>
    <w:r>
      <w:fldChar w:fldCharType="separate"/>
    </w:r>
    <w:r w:rsidR="00535246">
      <w:rPr>
        <w:noProof/>
      </w:rPr>
      <w:t>77</w:t>
    </w:r>
    <w:r>
      <w:rPr>
        <w:noProof/>
      </w:rPr>
      <w:fldChar w:fldCharType="end"/>
    </w:r>
  </w:p>
  <w:p w:rsidR="0071508D" w:rsidRDefault="0071508D">
    <w:pPr>
      <w:pStyle w:val="Kopfzeile"/>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508D" w:rsidRDefault="00B70736">
    <w:pPr>
      <w:pStyle w:val="Kopfzeile"/>
      <w:pBdr>
        <w:bottom w:val="single" w:sz="6" w:space="1" w:color="auto"/>
      </w:pBdr>
      <w:tabs>
        <w:tab w:val="clear" w:pos="9072"/>
        <w:tab w:val="left" w:pos="6720"/>
        <w:tab w:val="right" w:pos="8222"/>
      </w:tabs>
    </w:pPr>
    <w:fldSimple w:instr=" STYLEREF  &quot;Überschrift 1 nicht im Verzeichnis&quot;  \* MERGEFORMAT ">
      <w:r w:rsidR="00535246">
        <w:rPr>
          <w:noProof/>
        </w:rPr>
        <w:t>Eidesstattliche Versicherung</w:t>
      </w:r>
    </w:fldSimple>
    <w:r w:rsidR="0071508D">
      <w:tab/>
    </w:r>
    <w:r w:rsidR="0071508D">
      <w:tab/>
    </w:r>
    <w:r>
      <w:fldChar w:fldCharType="begin"/>
    </w:r>
    <w:r w:rsidR="0071508D">
      <w:instrText xml:space="preserve"> PAGE </w:instrText>
    </w:r>
    <w:r>
      <w:fldChar w:fldCharType="separate"/>
    </w:r>
    <w:r w:rsidR="00535246">
      <w:rPr>
        <w:noProof/>
      </w:rPr>
      <w:t>80</w:t>
    </w:r>
    <w:r>
      <w:rPr>
        <w:noProof/>
      </w:rPr>
      <w:fldChar w:fldCharType="end"/>
    </w:r>
  </w:p>
  <w:p w:rsidR="0071508D" w:rsidRDefault="0071508D">
    <w:pPr>
      <w:pStyle w:val="Kopfzeile"/>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508D" w:rsidRDefault="0071508D" w:rsidP="00020D19">
    <w:pPr>
      <w:pStyle w:val="Kopfzeile"/>
      <w:pBdr>
        <w:bottom w:val="single" w:sz="6" w:space="1" w:color="auto"/>
      </w:pBdr>
      <w:tabs>
        <w:tab w:val="clear" w:pos="9072"/>
        <w:tab w:val="right" w:pos="8222"/>
      </w:tabs>
    </w:pPr>
    <w:r>
      <w:t>Kurzfassung</w:t>
    </w:r>
    <w:r>
      <w:tab/>
    </w:r>
    <w:r w:rsidR="00B70736">
      <w:fldChar w:fldCharType="begin"/>
    </w:r>
    <w:r>
      <w:instrText xml:space="preserve"> PAGE </w:instrText>
    </w:r>
    <w:r w:rsidR="00B70736">
      <w:fldChar w:fldCharType="separate"/>
    </w:r>
    <w:r w:rsidR="00535246">
      <w:rPr>
        <w:noProof/>
      </w:rPr>
      <w:t>II</w:t>
    </w:r>
    <w:r w:rsidR="00B70736">
      <w:rPr>
        <w:noProof/>
      </w:rPr>
      <w:fldChar w:fldCharType="end"/>
    </w:r>
  </w:p>
  <w:p w:rsidR="0071508D" w:rsidRDefault="0071508D">
    <w:pPr>
      <w:pStyle w:val="Kopfzeile"/>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508D" w:rsidRDefault="0071508D" w:rsidP="00020D19">
    <w:pPr>
      <w:pStyle w:val="Kopfzeile"/>
      <w:pBdr>
        <w:bottom w:val="single" w:sz="6" w:space="1" w:color="auto"/>
      </w:pBdr>
      <w:tabs>
        <w:tab w:val="clear" w:pos="9072"/>
        <w:tab w:val="right" w:pos="8222"/>
      </w:tabs>
    </w:pPr>
    <w:r>
      <w:t>Abstract</w:t>
    </w:r>
    <w:r>
      <w:tab/>
    </w:r>
    <w:r w:rsidR="00B70736">
      <w:fldChar w:fldCharType="begin"/>
    </w:r>
    <w:r>
      <w:instrText xml:space="preserve"> PAGE </w:instrText>
    </w:r>
    <w:r w:rsidR="00B70736">
      <w:fldChar w:fldCharType="separate"/>
    </w:r>
    <w:r w:rsidR="00535246">
      <w:rPr>
        <w:noProof/>
      </w:rPr>
      <w:t>III</w:t>
    </w:r>
    <w:r w:rsidR="00B70736">
      <w:rPr>
        <w:noProof/>
      </w:rPr>
      <w:fldChar w:fldCharType="end"/>
    </w:r>
  </w:p>
  <w:p w:rsidR="0071508D" w:rsidRDefault="0071508D">
    <w:pPr>
      <w:pStyle w:val="Kopfzeile"/>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508D" w:rsidRDefault="0071508D">
    <w:pPr>
      <w:pStyle w:val="Kopfzeile"/>
      <w:pBdr>
        <w:bottom w:val="single" w:sz="6" w:space="1" w:color="auto"/>
      </w:pBdr>
      <w:tabs>
        <w:tab w:val="clear" w:pos="9072"/>
        <w:tab w:val="left" w:pos="7000"/>
      </w:tabs>
    </w:pPr>
    <w:r>
      <w:tab/>
    </w:r>
  </w:p>
  <w:p w:rsidR="0071508D" w:rsidRDefault="0071508D">
    <w:pPr>
      <w:pStyle w:val="Kopfzeile"/>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508D" w:rsidRDefault="0071508D" w:rsidP="00020D19">
    <w:pPr>
      <w:pStyle w:val="Kopfzeile"/>
      <w:pBdr>
        <w:bottom w:val="single" w:sz="6" w:space="1" w:color="auto"/>
      </w:pBdr>
      <w:tabs>
        <w:tab w:val="clear" w:pos="9072"/>
        <w:tab w:val="right" w:pos="8222"/>
      </w:tabs>
    </w:pPr>
    <w:r>
      <w:t>Inhaltsverzeichnis</w:t>
    </w:r>
    <w:r>
      <w:tab/>
    </w:r>
    <w:r w:rsidR="00B70736">
      <w:fldChar w:fldCharType="begin"/>
    </w:r>
    <w:r>
      <w:instrText xml:space="preserve"> PAGE </w:instrText>
    </w:r>
    <w:r w:rsidR="00B70736">
      <w:fldChar w:fldCharType="separate"/>
    </w:r>
    <w:r w:rsidR="00535246">
      <w:rPr>
        <w:noProof/>
      </w:rPr>
      <w:t>IV</w:t>
    </w:r>
    <w:r w:rsidR="00B70736">
      <w:rPr>
        <w:noProof/>
      </w:rPr>
      <w:fldChar w:fldCharType="end"/>
    </w:r>
  </w:p>
  <w:p w:rsidR="0071508D" w:rsidRDefault="0071508D">
    <w:pPr>
      <w:pStyle w:val="Kopfzeile"/>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508D" w:rsidRDefault="0071508D" w:rsidP="00020D19">
    <w:pPr>
      <w:pStyle w:val="Kopfzeile"/>
      <w:pBdr>
        <w:bottom w:val="single" w:sz="6" w:space="1" w:color="auto"/>
      </w:pBdr>
      <w:tabs>
        <w:tab w:val="clear" w:pos="9072"/>
        <w:tab w:val="right" w:pos="8222"/>
      </w:tabs>
    </w:pPr>
    <w:r>
      <w:t>Abbildungsverzeichnis</w:t>
    </w:r>
    <w:r>
      <w:tab/>
    </w:r>
    <w:r w:rsidR="00B70736">
      <w:fldChar w:fldCharType="begin"/>
    </w:r>
    <w:r>
      <w:instrText xml:space="preserve"> PAGE </w:instrText>
    </w:r>
    <w:r w:rsidR="00B70736">
      <w:fldChar w:fldCharType="separate"/>
    </w:r>
    <w:r w:rsidR="00535246">
      <w:rPr>
        <w:noProof/>
      </w:rPr>
      <w:t>V</w:t>
    </w:r>
    <w:r w:rsidR="00B70736">
      <w:rPr>
        <w:noProof/>
      </w:rPr>
      <w:fldChar w:fldCharType="end"/>
    </w:r>
  </w:p>
  <w:p w:rsidR="0071508D" w:rsidRDefault="0071508D">
    <w:pPr>
      <w:pStyle w:val="Kopfzeile"/>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508D" w:rsidRDefault="0071508D" w:rsidP="00020D19">
    <w:pPr>
      <w:pStyle w:val="Kopfzeile"/>
      <w:pBdr>
        <w:bottom w:val="single" w:sz="6" w:space="1" w:color="auto"/>
      </w:pBdr>
      <w:tabs>
        <w:tab w:val="clear" w:pos="9072"/>
        <w:tab w:val="right" w:pos="8222"/>
      </w:tabs>
    </w:pPr>
    <w:r>
      <w:t>Tabellenverzeichnis</w:t>
    </w:r>
    <w:r>
      <w:tab/>
    </w:r>
    <w:r w:rsidR="00B70736">
      <w:fldChar w:fldCharType="begin"/>
    </w:r>
    <w:r>
      <w:instrText xml:space="preserve"> PAGE </w:instrText>
    </w:r>
    <w:r w:rsidR="00B70736">
      <w:fldChar w:fldCharType="separate"/>
    </w:r>
    <w:r w:rsidR="00535246">
      <w:rPr>
        <w:noProof/>
      </w:rPr>
      <w:t>VI</w:t>
    </w:r>
    <w:r w:rsidR="00B70736">
      <w:rPr>
        <w:noProof/>
      </w:rPr>
      <w:fldChar w:fldCharType="end"/>
    </w:r>
  </w:p>
  <w:p w:rsidR="0071508D" w:rsidRDefault="0071508D">
    <w:pPr>
      <w:pStyle w:val="Kopfzeile"/>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508D" w:rsidRDefault="00B70736">
    <w:pPr>
      <w:pStyle w:val="Kopfzeile"/>
      <w:pBdr>
        <w:bottom w:val="single" w:sz="6" w:space="1" w:color="auto"/>
      </w:pBdr>
      <w:tabs>
        <w:tab w:val="clear" w:pos="9072"/>
        <w:tab w:val="left" w:pos="6720"/>
        <w:tab w:val="right" w:pos="8222"/>
      </w:tabs>
    </w:pPr>
    <w:fldSimple w:instr=" STYLEREF  &quot;Überschrift 1&quot;  \* MERGEFORMAT ">
      <w:r w:rsidR="00535246" w:rsidRPr="00535246">
        <w:rPr>
          <w:b/>
          <w:bCs/>
          <w:noProof/>
        </w:rPr>
        <w:t>Analyse</w:t>
      </w:r>
      <w:r w:rsidR="00535246">
        <w:rPr>
          <w:noProof/>
        </w:rPr>
        <w:t xml:space="preserve"> bestehender Fitness-Apps</w:t>
      </w:r>
    </w:fldSimple>
    <w:r w:rsidR="0071508D">
      <w:tab/>
    </w:r>
    <w:r w:rsidR="0071508D">
      <w:tab/>
    </w:r>
    <w:r>
      <w:fldChar w:fldCharType="begin"/>
    </w:r>
    <w:r w:rsidR="0071508D">
      <w:instrText xml:space="preserve"> PAGE </w:instrText>
    </w:r>
    <w:r>
      <w:fldChar w:fldCharType="separate"/>
    </w:r>
    <w:r w:rsidR="00535246">
      <w:rPr>
        <w:noProof/>
      </w:rPr>
      <w:t>13</w:t>
    </w:r>
    <w:r>
      <w:rPr>
        <w:noProof/>
      </w:rPr>
      <w:fldChar w:fldCharType="end"/>
    </w:r>
  </w:p>
  <w:p w:rsidR="0071508D" w:rsidRDefault="0071508D">
    <w:pPr>
      <w:pStyle w:val="Kopfzeile"/>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508D" w:rsidRDefault="0071508D"/>
  <w:p w:rsidR="0071508D" w:rsidRDefault="0071508D"/>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5">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4"/>
  </w:num>
  <w:num w:numId="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5"/>
  </w:num>
  <w:num w:numId="15">
    <w:abstractNumId w:val="2"/>
  </w:num>
  <w:num w:numId="16">
    <w:abstractNumId w:val="23"/>
  </w:num>
  <w:num w:numId="17">
    <w:abstractNumId w:val="22"/>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6"/>
  </w:num>
  <w:num w:numId="26">
    <w:abstractNumId w:val="4"/>
  </w:num>
  <w:num w:numId="27">
    <w:abstractNumId w:val="5"/>
  </w:num>
  <w:num w:numId="28">
    <w:abstractNumId w:val="16"/>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stylePaneFormatFilter w:val="3F01"/>
  <w:defaultTabStop w:val="709"/>
  <w:autoHyphenation/>
  <w:consecutiveHyphenLimit w:val="2"/>
  <w:hyphenationZone w:val="992"/>
  <w:noPunctuationKerning/>
  <w:characterSpacingControl w:val="doNotCompress"/>
  <w:hdrShapeDefaults>
    <o:shapedefaults v:ext="edit" spidmax="5122"/>
  </w:hdrShapeDefaults>
  <w:footnotePr>
    <w:footnote w:id="-1"/>
    <w:footnote w:id="0"/>
    <w:footnote w:id="1"/>
  </w:footnotePr>
  <w:endnotePr>
    <w:endnote w:id="-1"/>
    <w:endnote w:id="0"/>
  </w:endnotePr>
  <w:compat/>
  <w:rsids>
    <w:rsidRoot w:val="00984A8C"/>
    <w:rsid w:val="00000E0E"/>
    <w:rsid w:val="00003AD8"/>
    <w:rsid w:val="00006AE4"/>
    <w:rsid w:val="00011711"/>
    <w:rsid w:val="00014133"/>
    <w:rsid w:val="00015340"/>
    <w:rsid w:val="000157E2"/>
    <w:rsid w:val="0001736D"/>
    <w:rsid w:val="0002080B"/>
    <w:rsid w:val="00020D19"/>
    <w:rsid w:val="00021BED"/>
    <w:rsid w:val="00024D4F"/>
    <w:rsid w:val="00026919"/>
    <w:rsid w:val="0003276D"/>
    <w:rsid w:val="000354F1"/>
    <w:rsid w:val="000412ED"/>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36784"/>
    <w:rsid w:val="0014113B"/>
    <w:rsid w:val="0014359E"/>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7A9A"/>
    <w:rsid w:val="001A6850"/>
    <w:rsid w:val="001B14D2"/>
    <w:rsid w:val="001B2A37"/>
    <w:rsid w:val="001B2B45"/>
    <w:rsid w:val="001B2FD1"/>
    <w:rsid w:val="001C4159"/>
    <w:rsid w:val="001D3529"/>
    <w:rsid w:val="001D5A27"/>
    <w:rsid w:val="001D696D"/>
    <w:rsid w:val="001D7244"/>
    <w:rsid w:val="001E07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70598"/>
    <w:rsid w:val="00276A2C"/>
    <w:rsid w:val="00280CD4"/>
    <w:rsid w:val="00283E38"/>
    <w:rsid w:val="00283FFF"/>
    <w:rsid w:val="0028420E"/>
    <w:rsid w:val="00284F2B"/>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F46EB"/>
    <w:rsid w:val="002F5DCA"/>
    <w:rsid w:val="002F7C1A"/>
    <w:rsid w:val="003005BF"/>
    <w:rsid w:val="0030569F"/>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035E"/>
    <w:rsid w:val="00374FF5"/>
    <w:rsid w:val="00380F72"/>
    <w:rsid w:val="00382427"/>
    <w:rsid w:val="00383346"/>
    <w:rsid w:val="003855D4"/>
    <w:rsid w:val="00390FE8"/>
    <w:rsid w:val="003961F9"/>
    <w:rsid w:val="003A170C"/>
    <w:rsid w:val="003A641F"/>
    <w:rsid w:val="003B0499"/>
    <w:rsid w:val="003B1222"/>
    <w:rsid w:val="003C1DA4"/>
    <w:rsid w:val="003C32FE"/>
    <w:rsid w:val="003D3009"/>
    <w:rsid w:val="003D4F53"/>
    <w:rsid w:val="003E3153"/>
    <w:rsid w:val="00402D89"/>
    <w:rsid w:val="00405F54"/>
    <w:rsid w:val="004102AA"/>
    <w:rsid w:val="004117BE"/>
    <w:rsid w:val="00415D0B"/>
    <w:rsid w:val="00420D64"/>
    <w:rsid w:val="004222E4"/>
    <w:rsid w:val="0042339C"/>
    <w:rsid w:val="00430A33"/>
    <w:rsid w:val="004423F7"/>
    <w:rsid w:val="00442557"/>
    <w:rsid w:val="004479F2"/>
    <w:rsid w:val="0045401C"/>
    <w:rsid w:val="00454254"/>
    <w:rsid w:val="0046184D"/>
    <w:rsid w:val="0046590B"/>
    <w:rsid w:val="004703B3"/>
    <w:rsid w:val="00472AA4"/>
    <w:rsid w:val="00482E69"/>
    <w:rsid w:val="00486C3E"/>
    <w:rsid w:val="004906B5"/>
    <w:rsid w:val="0049485F"/>
    <w:rsid w:val="00497603"/>
    <w:rsid w:val="004A12B2"/>
    <w:rsid w:val="004B0BA3"/>
    <w:rsid w:val="004B2048"/>
    <w:rsid w:val="004B2532"/>
    <w:rsid w:val="004B40CF"/>
    <w:rsid w:val="004B61CA"/>
    <w:rsid w:val="004B7096"/>
    <w:rsid w:val="004B79B0"/>
    <w:rsid w:val="004B7F84"/>
    <w:rsid w:val="004C04E7"/>
    <w:rsid w:val="004C756D"/>
    <w:rsid w:val="004D07C8"/>
    <w:rsid w:val="004E58F4"/>
    <w:rsid w:val="004F30BA"/>
    <w:rsid w:val="004F6EF2"/>
    <w:rsid w:val="005017A0"/>
    <w:rsid w:val="005028A5"/>
    <w:rsid w:val="00503084"/>
    <w:rsid w:val="005109DF"/>
    <w:rsid w:val="00514D32"/>
    <w:rsid w:val="0052481E"/>
    <w:rsid w:val="005337ED"/>
    <w:rsid w:val="0053389D"/>
    <w:rsid w:val="00535246"/>
    <w:rsid w:val="00535C2A"/>
    <w:rsid w:val="00565D4A"/>
    <w:rsid w:val="00570422"/>
    <w:rsid w:val="00572AA6"/>
    <w:rsid w:val="00581389"/>
    <w:rsid w:val="00596672"/>
    <w:rsid w:val="005B445D"/>
    <w:rsid w:val="005B4470"/>
    <w:rsid w:val="005B5376"/>
    <w:rsid w:val="005B564E"/>
    <w:rsid w:val="005D0E73"/>
    <w:rsid w:val="005D5F0D"/>
    <w:rsid w:val="005F37D4"/>
    <w:rsid w:val="005F55E0"/>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736D"/>
    <w:rsid w:val="00731117"/>
    <w:rsid w:val="00735D7A"/>
    <w:rsid w:val="00740379"/>
    <w:rsid w:val="00740F6E"/>
    <w:rsid w:val="00743DC4"/>
    <w:rsid w:val="007457B5"/>
    <w:rsid w:val="0074599F"/>
    <w:rsid w:val="00753DE5"/>
    <w:rsid w:val="0075642E"/>
    <w:rsid w:val="00765A3A"/>
    <w:rsid w:val="00774A68"/>
    <w:rsid w:val="007824C0"/>
    <w:rsid w:val="00784A97"/>
    <w:rsid w:val="007859E4"/>
    <w:rsid w:val="00787A6B"/>
    <w:rsid w:val="007940D0"/>
    <w:rsid w:val="00794B98"/>
    <w:rsid w:val="00794F50"/>
    <w:rsid w:val="00795B62"/>
    <w:rsid w:val="0079644C"/>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17D48"/>
    <w:rsid w:val="00826F87"/>
    <w:rsid w:val="00831A5C"/>
    <w:rsid w:val="008320AD"/>
    <w:rsid w:val="008320F5"/>
    <w:rsid w:val="00844AC9"/>
    <w:rsid w:val="00845B65"/>
    <w:rsid w:val="00852085"/>
    <w:rsid w:val="0085297D"/>
    <w:rsid w:val="00854A67"/>
    <w:rsid w:val="008577A2"/>
    <w:rsid w:val="008601DB"/>
    <w:rsid w:val="00861FD6"/>
    <w:rsid w:val="00862662"/>
    <w:rsid w:val="00865ABB"/>
    <w:rsid w:val="008667B6"/>
    <w:rsid w:val="0086701A"/>
    <w:rsid w:val="00867AFD"/>
    <w:rsid w:val="00870227"/>
    <w:rsid w:val="00870A36"/>
    <w:rsid w:val="00871C56"/>
    <w:rsid w:val="00873BDF"/>
    <w:rsid w:val="00874484"/>
    <w:rsid w:val="00875C9C"/>
    <w:rsid w:val="00881CD3"/>
    <w:rsid w:val="008834E5"/>
    <w:rsid w:val="00884138"/>
    <w:rsid w:val="00885112"/>
    <w:rsid w:val="00886DE8"/>
    <w:rsid w:val="00890B47"/>
    <w:rsid w:val="0089294F"/>
    <w:rsid w:val="00894EEE"/>
    <w:rsid w:val="008A0427"/>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3194"/>
    <w:rsid w:val="008F67B4"/>
    <w:rsid w:val="008F6C43"/>
    <w:rsid w:val="00910678"/>
    <w:rsid w:val="00912007"/>
    <w:rsid w:val="009133D3"/>
    <w:rsid w:val="00914102"/>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7D65"/>
    <w:rsid w:val="0097115A"/>
    <w:rsid w:val="0097132F"/>
    <w:rsid w:val="00975960"/>
    <w:rsid w:val="00977072"/>
    <w:rsid w:val="00984A8C"/>
    <w:rsid w:val="00990340"/>
    <w:rsid w:val="00994154"/>
    <w:rsid w:val="0099415D"/>
    <w:rsid w:val="009964A6"/>
    <w:rsid w:val="009A14CC"/>
    <w:rsid w:val="009A30F7"/>
    <w:rsid w:val="009B08BD"/>
    <w:rsid w:val="009B0B29"/>
    <w:rsid w:val="009C05F9"/>
    <w:rsid w:val="009C399B"/>
    <w:rsid w:val="009C4195"/>
    <w:rsid w:val="009C49A3"/>
    <w:rsid w:val="009E048C"/>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52CF"/>
    <w:rsid w:val="00A75707"/>
    <w:rsid w:val="00A75859"/>
    <w:rsid w:val="00A8272A"/>
    <w:rsid w:val="00A83EE5"/>
    <w:rsid w:val="00A96332"/>
    <w:rsid w:val="00A96919"/>
    <w:rsid w:val="00AA2C74"/>
    <w:rsid w:val="00AA3522"/>
    <w:rsid w:val="00AA3C71"/>
    <w:rsid w:val="00AA5E96"/>
    <w:rsid w:val="00AB1DA0"/>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610E"/>
    <w:rsid w:val="00B50263"/>
    <w:rsid w:val="00B60D52"/>
    <w:rsid w:val="00B62D2D"/>
    <w:rsid w:val="00B651EB"/>
    <w:rsid w:val="00B670C0"/>
    <w:rsid w:val="00B70736"/>
    <w:rsid w:val="00B75516"/>
    <w:rsid w:val="00B837EF"/>
    <w:rsid w:val="00B94E13"/>
    <w:rsid w:val="00B94E60"/>
    <w:rsid w:val="00B96970"/>
    <w:rsid w:val="00B97F58"/>
    <w:rsid w:val="00BA38E2"/>
    <w:rsid w:val="00BA47D3"/>
    <w:rsid w:val="00BB13CB"/>
    <w:rsid w:val="00BB5FEC"/>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C027D1"/>
    <w:rsid w:val="00C02A1B"/>
    <w:rsid w:val="00C02ED5"/>
    <w:rsid w:val="00C031C1"/>
    <w:rsid w:val="00C0504D"/>
    <w:rsid w:val="00C12A49"/>
    <w:rsid w:val="00C13422"/>
    <w:rsid w:val="00C21317"/>
    <w:rsid w:val="00C25CB6"/>
    <w:rsid w:val="00C41BB9"/>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7659"/>
    <w:rsid w:val="00CB660B"/>
    <w:rsid w:val="00CE276F"/>
    <w:rsid w:val="00CE2B62"/>
    <w:rsid w:val="00CF0E44"/>
    <w:rsid w:val="00CF4B32"/>
    <w:rsid w:val="00D0125C"/>
    <w:rsid w:val="00D01652"/>
    <w:rsid w:val="00D071FB"/>
    <w:rsid w:val="00D13222"/>
    <w:rsid w:val="00D175EC"/>
    <w:rsid w:val="00D2234C"/>
    <w:rsid w:val="00D336B9"/>
    <w:rsid w:val="00D36736"/>
    <w:rsid w:val="00D43052"/>
    <w:rsid w:val="00D43377"/>
    <w:rsid w:val="00D4366E"/>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2D22"/>
    <w:rsid w:val="00DA3A5F"/>
    <w:rsid w:val="00DC1FA8"/>
    <w:rsid w:val="00DC45A3"/>
    <w:rsid w:val="00DC5380"/>
    <w:rsid w:val="00DC7D2C"/>
    <w:rsid w:val="00DD0BF9"/>
    <w:rsid w:val="00DD151E"/>
    <w:rsid w:val="00DD2357"/>
    <w:rsid w:val="00DD26CF"/>
    <w:rsid w:val="00DD5383"/>
    <w:rsid w:val="00DD792C"/>
    <w:rsid w:val="00DE2FD0"/>
    <w:rsid w:val="00DE39C1"/>
    <w:rsid w:val="00DE5C35"/>
    <w:rsid w:val="00DE5D76"/>
    <w:rsid w:val="00DE76B1"/>
    <w:rsid w:val="00DF2E6A"/>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2C93"/>
    <w:rsid w:val="00E86E2E"/>
    <w:rsid w:val="00E90880"/>
    <w:rsid w:val="00E93DA6"/>
    <w:rsid w:val="00E9460C"/>
    <w:rsid w:val="00EA1A6A"/>
    <w:rsid w:val="00EB038F"/>
    <w:rsid w:val="00EB77E2"/>
    <w:rsid w:val="00EC2BC5"/>
    <w:rsid w:val="00EC3095"/>
    <w:rsid w:val="00EC3286"/>
    <w:rsid w:val="00EC3526"/>
    <w:rsid w:val="00EC3EC2"/>
    <w:rsid w:val="00EC44FD"/>
    <w:rsid w:val="00ED5345"/>
    <w:rsid w:val="00ED6733"/>
    <w:rsid w:val="00EE0C35"/>
    <w:rsid w:val="00EE1F79"/>
    <w:rsid w:val="00EF076D"/>
    <w:rsid w:val="00EF08B4"/>
    <w:rsid w:val="00EF0DF4"/>
    <w:rsid w:val="00EF2EB9"/>
    <w:rsid w:val="00EF5902"/>
    <w:rsid w:val="00EF5D47"/>
    <w:rsid w:val="00EF5E43"/>
    <w:rsid w:val="00F03952"/>
    <w:rsid w:val="00F04626"/>
    <w:rsid w:val="00F06D66"/>
    <w:rsid w:val="00F139F6"/>
    <w:rsid w:val="00F144F5"/>
    <w:rsid w:val="00F15789"/>
    <w:rsid w:val="00F2279E"/>
    <w:rsid w:val="00F228AA"/>
    <w:rsid w:val="00F22ACA"/>
    <w:rsid w:val="00F238B1"/>
    <w:rsid w:val="00F23CC0"/>
    <w:rsid w:val="00F256AB"/>
    <w:rsid w:val="00F3259B"/>
    <w:rsid w:val="00F3697A"/>
    <w:rsid w:val="00F36DEB"/>
    <w:rsid w:val="00F47B06"/>
    <w:rsid w:val="00F5668D"/>
    <w:rsid w:val="00F569D9"/>
    <w:rsid w:val="00F57DEA"/>
    <w:rsid w:val="00F62D45"/>
    <w:rsid w:val="00F64D5D"/>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header" w:uiPriority="99"/>
    <w:lsdException w:name="caption" w:uiPriority="35"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Hyper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gitternetz">
    <w:name w:val="Table Grid"/>
    <w:basedOn w:val="NormaleTabelle"/>
    <w:uiPriority w:val="59"/>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Hyp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r="http://schemas.openxmlformats.org/officeDocument/2006/relationships" xmlns:w="http://schemas.openxmlformats.org/wordprocessingml/2006/main">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8.png"/><Relationship Id="rId39" Type="http://schemas.openxmlformats.org/officeDocument/2006/relationships/image" Target="media/image20.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3.png"/><Relationship Id="rId68" Type="http://schemas.openxmlformats.org/officeDocument/2006/relationships/header" Target="header11.xml"/><Relationship Id="rId7" Type="http://schemas.openxmlformats.org/officeDocument/2006/relationships/endnotes" Target="endnotes.xml"/><Relationship Id="rId71"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8.jpe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comments" Target="comments.xml"/><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image" Target="media/image41.png"/><Relationship Id="rId10" Type="http://schemas.openxmlformats.org/officeDocument/2006/relationships/header" Target="header1.xml"/><Relationship Id="rId19" Type="http://schemas.openxmlformats.org/officeDocument/2006/relationships/header" Target="header7.xml"/><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hyperlink" Target="http://www.proto.io" TargetMode="External"/><Relationship Id="rId65"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4.png"/><Relationship Id="rId69"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19.jpe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header" Target="header10.xml"/><Relationship Id="rId20" Type="http://schemas.openxmlformats.org/officeDocument/2006/relationships/image" Target="media/image2.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2.png"/><Relationship Id="rId70" Type="http://schemas.openxmlformats.org/officeDocument/2006/relationships/theme" Target="theme/theme1.xml"/><Relationship Id="rId75"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B91259-2D4F-47ED-82CD-51E7144C3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6</Pages>
  <Words>29195</Words>
  <Characters>183929</Characters>
  <Application>Microsoft Office Word</Application>
  <DocSecurity>0</DocSecurity>
  <Lines>1532</Lines>
  <Paragraphs>425</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212699</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Melli</cp:lastModifiedBy>
  <cp:revision>16</cp:revision>
  <cp:lastPrinted>2014-02-18T10:47:00Z</cp:lastPrinted>
  <dcterms:created xsi:type="dcterms:W3CDTF">2017-08-19T15:51:00Z</dcterms:created>
  <dcterms:modified xsi:type="dcterms:W3CDTF">2017-08-21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